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87C41A" w14:textId="238CB216" w:rsidR="00721BC3" w:rsidRPr="003B1D41" w:rsidRDefault="00720E31" w:rsidP="009C3029">
      <w:pPr>
        <w:spacing w:after="0" w:line="480" w:lineRule="auto"/>
        <w:jc w:val="center"/>
        <w:rPr>
          <w:rFonts w:ascii="Times New Roman" w:hAnsi="Times New Roman"/>
          <w:b/>
          <w:sz w:val="20"/>
        </w:rPr>
      </w:pPr>
      <w:r w:rsidRPr="003B1D41">
        <w:rPr>
          <w:b/>
        </w:rPr>
        <w:t xml:space="preserve">The Effect of </w:t>
      </w:r>
      <w:r w:rsidR="00F75C4E" w:rsidRPr="003B1D41">
        <w:rPr>
          <w:b/>
        </w:rPr>
        <w:t>Elastic</w:t>
      </w:r>
      <w:r w:rsidR="008D7511" w:rsidRPr="003B1D41">
        <w:rPr>
          <w:b/>
        </w:rPr>
        <w:t xml:space="preserve"> </w:t>
      </w:r>
      <w:r w:rsidR="005C1E0A" w:rsidRPr="003B1D41">
        <w:rPr>
          <w:b/>
        </w:rPr>
        <w:t>De</w:t>
      </w:r>
      <w:r w:rsidR="008D7511" w:rsidRPr="003B1D41">
        <w:rPr>
          <w:b/>
        </w:rPr>
        <w:t xml:space="preserve">formation and </w:t>
      </w:r>
      <w:r w:rsidR="00F75C4E" w:rsidRPr="003B1D41">
        <w:rPr>
          <w:b/>
        </w:rPr>
        <w:t xml:space="preserve">Rigid </w:t>
      </w:r>
      <w:r w:rsidR="008D7511" w:rsidRPr="003B1D41">
        <w:rPr>
          <w:b/>
        </w:rPr>
        <w:t xml:space="preserve">Displacement </w:t>
      </w:r>
      <w:r w:rsidR="00721BC3" w:rsidRPr="003B1D41">
        <w:rPr>
          <w:b/>
        </w:rPr>
        <w:t xml:space="preserve">Soft Tissue Artefact </w:t>
      </w:r>
      <w:r w:rsidRPr="003B1D41">
        <w:rPr>
          <w:b/>
        </w:rPr>
        <w:t xml:space="preserve">on </w:t>
      </w:r>
      <w:r w:rsidR="00721BC3" w:rsidRPr="003B1D41">
        <w:rPr>
          <w:b/>
        </w:rPr>
        <w:t xml:space="preserve">Glenohumeral </w:t>
      </w:r>
      <w:r w:rsidR="004875D8" w:rsidRPr="003B1D41">
        <w:rPr>
          <w:b/>
        </w:rPr>
        <w:t>Axial</w:t>
      </w:r>
      <w:r w:rsidR="009C3029" w:rsidRPr="003B1D41">
        <w:rPr>
          <w:b/>
        </w:rPr>
        <w:t xml:space="preserve"> </w:t>
      </w:r>
      <w:r w:rsidR="00721BC3" w:rsidRPr="003B1D41">
        <w:rPr>
          <w:b/>
        </w:rPr>
        <w:t>Rotation</w:t>
      </w:r>
    </w:p>
    <w:p w14:paraId="547AF994" w14:textId="0389925E" w:rsidR="00721BC3" w:rsidRPr="003B1D41" w:rsidRDefault="00721BC3" w:rsidP="00DD5776">
      <w:pPr>
        <w:spacing w:after="0" w:line="480" w:lineRule="auto"/>
        <w:jc w:val="center"/>
        <w:rPr>
          <w:rFonts w:ascii="Times New Roman" w:hAnsi="Times New Roman"/>
          <w:lang w:val="de-DE"/>
        </w:rPr>
      </w:pPr>
      <w:r w:rsidRPr="003B1D41">
        <w:rPr>
          <w:rFonts w:ascii="Times New Roman" w:hAnsi="Times New Roman"/>
          <w:vertAlign w:val="superscript"/>
          <w:lang w:val="de-DE"/>
        </w:rPr>
        <w:t>1,3</w:t>
      </w:r>
      <w:r w:rsidRPr="003B1D41">
        <w:rPr>
          <w:rFonts w:ascii="Times New Roman" w:hAnsi="Times New Roman"/>
          <w:lang w:val="de-DE"/>
        </w:rPr>
        <w:t>Martin</w:t>
      </w:r>
      <w:r w:rsidR="00B04EB5" w:rsidRPr="003B1D41">
        <w:rPr>
          <w:rFonts w:ascii="Times New Roman" w:hAnsi="Times New Roman"/>
          <w:lang w:val="de-DE"/>
        </w:rPr>
        <w:t xml:space="preserve"> B.</w:t>
      </w:r>
      <w:r w:rsidRPr="003B1D41">
        <w:rPr>
          <w:rFonts w:ascii="Times New Roman" w:hAnsi="Times New Roman"/>
          <w:lang w:val="de-DE"/>
        </w:rPr>
        <w:t xml:space="preserve"> Warner</w:t>
      </w:r>
      <w:r w:rsidR="00640D90" w:rsidRPr="003B1D41">
        <w:rPr>
          <w:rFonts w:ascii="Times New Roman" w:hAnsi="Times New Roman"/>
          <w:lang w:val="de-DE"/>
        </w:rPr>
        <w:t xml:space="preserve"> PhD</w:t>
      </w:r>
      <w:r w:rsidRPr="003B1D41">
        <w:rPr>
          <w:rFonts w:ascii="Times New Roman" w:hAnsi="Times New Roman"/>
          <w:lang w:val="de-DE"/>
        </w:rPr>
        <w:t xml:space="preserve">, </w:t>
      </w:r>
      <w:r w:rsidRPr="003B1D41">
        <w:rPr>
          <w:rFonts w:ascii="Times New Roman" w:hAnsi="Times New Roman"/>
          <w:vertAlign w:val="superscript"/>
          <w:lang w:val="de-DE"/>
        </w:rPr>
        <w:t>2,3</w:t>
      </w:r>
      <w:r w:rsidRPr="003B1D41">
        <w:rPr>
          <w:rFonts w:ascii="Times New Roman" w:hAnsi="Times New Roman"/>
          <w:lang w:val="de-DE"/>
        </w:rPr>
        <w:t xml:space="preserve">Markus </w:t>
      </w:r>
      <w:r w:rsidR="00B04EB5" w:rsidRPr="003B1D41">
        <w:rPr>
          <w:rFonts w:ascii="Times New Roman" w:hAnsi="Times New Roman"/>
          <w:lang w:val="de-DE"/>
        </w:rPr>
        <w:t xml:space="preserve">O. </w:t>
      </w:r>
      <w:r w:rsidRPr="003B1D41">
        <w:rPr>
          <w:rFonts w:ascii="Times New Roman" w:hAnsi="Times New Roman"/>
          <w:lang w:val="de-DE"/>
        </w:rPr>
        <w:t>Heller</w:t>
      </w:r>
      <w:r w:rsidR="00640D90" w:rsidRPr="003B1D41">
        <w:rPr>
          <w:rFonts w:ascii="Times New Roman" w:hAnsi="Times New Roman"/>
          <w:lang w:val="de-DE"/>
        </w:rPr>
        <w:t xml:space="preserve"> PhD</w:t>
      </w:r>
    </w:p>
    <w:p w14:paraId="0CC57E55" w14:textId="5A4DB8E0" w:rsidR="00721BC3" w:rsidRPr="003B1D41" w:rsidRDefault="00721BC3" w:rsidP="00DD5776">
      <w:pPr>
        <w:spacing w:after="0" w:line="480" w:lineRule="auto"/>
        <w:jc w:val="center"/>
        <w:rPr>
          <w:sz w:val="20"/>
        </w:rPr>
      </w:pPr>
      <w:r w:rsidRPr="003B1D41">
        <w:rPr>
          <w:sz w:val="20"/>
          <w:vertAlign w:val="superscript"/>
        </w:rPr>
        <w:t>1</w:t>
      </w:r>
      <w:r w:rsidR="00A96C8E" w:rsidRPr="003B1D41">
        <w:rPr>
          <w:sz w:val="20"/>
        </w:rPr>
        <w:t>School</w:t>
      </w:r>
      <w:r w:rsidRPr="003B1D41">
        <w:rPr>
          <w:sz w:val="20"/>
        </w:rPr>
        <w:t xml:space="preserve"> of Health Sciences, University of Southampton, UK</w:t>
      </w:r>
    </w:p>
    <w:p w14:paraId="0F8C3502" w14:textId="10E9CA35" w:rsidR="00721BC3" w:rsidRPr="003B1D41" w:rsidRDefault="00AF730C" w:rsidP="00DD5776">
      <w:pPr>
        <w:spacing w:after="0" w:line="480" w:lineRule="auto"/>
        <w:jc w:val="center"/>
        <w:rPr>
          <w:sz w:val="20"/>
        </w:rPr>
      </w:pPr>
      <w:r w:rsidRPr="003B1D41">
        <w:rPr>
          <w:sz w:val="20"/>
          <w:vertAlign w:val="superscript"/>
        </w:rPr>
        <w:t>2</w:t>
      </w:r>
      <w:r w:rsidR="00A555BA" w:rsidRPr="003B1D41">
        <w:rPr>
          <w:sz w:val="20"/>
        </w:rPr>
        <w:t>Faculty of Engineering and Physical Sciences</w:t>
      </w:r>
      <w:r w:rsidRPr="003B1D41">
        <w:rPr>
          <w:sz w:val="20"/>
        </w:rPr>
        <w:t>,</w:t>
      </w:r>
      <w:r w:rsidR="007222DB" w:rsidRPr="003B1D41">
        <w:rPr>
          <w:sz w:val="20"/>
        </w:rPr>
        <w:t xml:space="preserve"> University of Southampton, Southampton,</w:t>
      </w:r>
      <w:r w:rsidR="003C2F1B" w:rsidRPr="003B1D41">
        <w:rPr>
          <w:sz w:val="20"/>
        </w:rPr>
        <w:t xml:space="preserve"> </w:t>
      </w:r>
      <w:r w:rsidR="00721BC3" w:rsidRPr="003B1D41">
        <w:rPr>
          <w:sz w:val="20"/>
        </w:rPr>
        <w:t>UK</w:t>
      </w:r>
    </w:p>
    <w:p w14:paraId="10DA5510" w14:textId="77777777" w:rsidR="00721BC3" w:rsidRPr="003B1D41" w:rsidRDefault="00721BC3" w:rsidP="00DD5776">
      <w:pPr>
        <w:spacing w:after="0" w:line="480" w:lineRule="auto"/>
        <w:jc w:val="center"/>
        <w:rPr>
          <w:sz w:val="20"/>
        </w:rPr>
      </w:pPr>
      <w:r w:rsidRPr="003B1D41">
        <w:rPr>
          <w:sz w:val="20"/>
          <w:vertAlign w:val="superscript"/>
        </w:rPr>
        <w:t>3</w:t>
      </w:r>
      <w:r w:rsidRPr="003B1D41">
        <w:rPr>
          <w:sz w:val="20"/>
        </w:rPr>
        <w:t>Arthritis Research UK Centre for Sport, Exercise and Osteoarthritis</w:t>
      </w:r>
    </w:p>
    <w:p w14:paraId="5278FA98" w14:textId="77777777" w:rsidR="002B61AB" w:rsidRPr="003B1D41" w:rsidRDefault="002B61AB" w:rsidP="00DD5776">
      <w:pPr>
        <w:spacing w:after="0" w:line="480" w:lineRule="auto"/>
      </w:pPr>
    </w:p>
    <w:p w14:paraId="06328186" w14:textId="30691769" w:rsidR="002B61AB" w:rsidRPr="003B1D41" w:rsidRDefault="002B61AB" w:rsidP="00DD5776">
      <w:pPr>
        <w:spacing w:after="0" w:line="480" w:lineRule="auto"/>
        <w:rPr>
          <w:b/>
        </w:rPr>
      </w:pPr>
      <w:r w:rsidRPr="003B1D41">
        <w:rPr>
          <w:b/>
        </w:rPr>
        <w:t>Corresponding author</w:t>
      </w:r>
    </w:p>
    <w:p w14:paraId="4AB3E4EB" w14:textId="3CAB5FE1" w:rsidR="002B61AB" w:rsidRPr="003B1D41" w:rsidRDefault="002B61AB" w:rsidP="00DD5776">
      <w:pPr>
        <w:spacing w:after="0" w:line="480" w:lineRule="auto"/>
      </w:pPr>
      <w:r w:rsidRPr="003B1D41">
        <w:t>Dr Martin Warner</w:t>
      </w:r>
    </w:p>
    <w:p w14:paraId="33C23656" w14:textId="24344277" w:rsidR="002B61AB" w:rsidRPr="003B1D41" w:rsidRDefault="0032619D" w:rsidP="00DD5776">
      <w:pPr>
        <w:spacing w:after="0" w:line="480" w:lineRule="auto"/>
      </w:pPr>
      <w:r w:rsidRPr="003B1D41">
        <w:t xml:space="preserve">School </w:t>
      </w:r>
      <w:r w:rsidR="002B61AB" w:rsidRPr="003B1D41">
        <w:t>of Health Sciences</w:t>
      </w:r>
    </w:p>
    <w:p w14:paraId="2734F576" w14:textId="4AAED5FE" w:rsidR="002B61AB" w:rsidRPr="003B1D41" w:rsidRDefault="002B61AB" w:rsidP="00DD5776">
      <w:pPr>
        <w:spacing w:after="0" w:line="480" w:lineRule="auto"/>
      </w:pPr>
      <w:r w:rsidRPr="003B1D41">
        <w:t>University of Southampton</w:t>
      </w:r>
    </w:p>
    <w:p w14:paraId="001A0794" w14:textId="25E8390C" w:rsidR="002B61AB" w:rsidRPr="003B1D41" w:rsidRDefault="002B61AB" w:rsidP="00DD5776">
      <w:pPr>
        <w:spacing w:after="0" w:line="480" w:lineRule="auto"/>
      </w:pPr>
      <w:r w:rsidRPr="003B1D41">
        <w:t>Southampton, Hampshire, UK</w:t>
      </w:r>
    </w:p>
    <w:p w14:paraId="6978645B" w14:textId="51929990" w:rsidR="002B61AB" w:rsidRPr="003B1D41" w:rsidRDefault="002B61AB" w:rsidP="00DD5776">
      <w:pPr>
        <w:spacing w:after="0" w:line="480" w:lineRule="auto"/>
      </w:pPr>
      <w:r w:rsidRPr="003B1D41">
        <w:t>SO17 1BJ</w:t>
      </w:r>
    </w:p>
    <w:p w14:paraId="3054506F" w14:textId="566E9DFF" w:rsidR="002B61AB" w:rsidRPr="003B1D41" w:rsidRDefault="002B61AB" w:rsidP="00DD5776">
      <w:pPr>
        <w:spacing w:after="0" w:line="480" w:lineRule="auto"/>
      </w:pPr>
      <w:r w:rsidRPr="003B1D41">
        <w:t>Telephone: +44(0)2380 598990</w:t>
      </w:r>
    </w:p>
    <w:p w14:paraId="38A9CB8D" w14:textId="014F83B9" w:rsidR="002B61AB" w:rsidRPr="003B1D41" w:rsidRDefault="002B61AB" w:rsidP="00DD5776">
      <w:pPr>
        <w:spacing w:after="0" w:line="480" w:lineRule="auto"/>
      </w:pPr>
      <w:r w:rsidRPr="003B1D41">
        <w:t xml:space="preserve">Email: </w:t>
      </w:r>
      <w:hyperlink r:id="rId8" w:history="1">
        <w:r w:rsidRPr="003B1D41">
          <w:rPr>
            <w:rStyle w:val="Hyperlink"/>
          </w:rPr>
          <w:t>m.warner@soton.ac.uk</w:t>
        </w:r>
      </w:hyperlink>
    </w:p>
    <w:p w14:paraId="3DB1E889" w14:textId="77777777" w:rsidR="004875D8" w:rsidRPr="003B1D41" w:rsidRDefault="004875D8" w:rsidP="00DD5776">
      <w:pPr>
        <w:spacing w:after="0" w:line="480" w:lineRule="auto"/>
        <w:rPr>
          <w:b/>
        </w:rPr>
      </w:pPr>
    </w:p>
    <w:p w14:paraId="64F2AA06" w14:textId="1379AB6B" w:rsidR="002B61AB" w:rsidRPr="003B1D41" w:rsidRDefault="002B61AB" w:rsidP="00DD5776">
      <w:pPr>
        <w:spacing w:after="0" w:line="480" w:lineRule="auto"/>
        <w:rPr>
          <w:b/>
        </w:rPr>
      </w:pPr>
      <w:r w:rsidRPr="003B1D41">
        <w:rPr>
          <w:b/>
        </w:rPr>
        <w:t xml:space="preserve">Keywords: </w:t>
      </w:r>
      <w:r w:rsidRPr="003B1D41">
        <w:t xml:space="preserve">Shoulder, </w:t>
      </w:r>
      <w:r w:rsidR="00C760B7" w:rsidRPr="003B1D41">
        <w:t xml:space="preserve">Upper limb, </w:t>
      </w:r>
      <w:r w:rsidRPr="003B1D41">
        <w:t>motion analysis, soft tissue artefact</w:t>
      </w:r>
    </w:p>
    <w:p w14:paraId="18A9F104" w14:textId="77777777" w:rsidR="002B61AB" w:rsidRPr="003B1D41" w:rsidRDefault="002B61AB" w:rsidP="00DD5776">
      <w:pPr>
        <w:spacing w:after="0" w:line="480" w:lineRule="auto"/>
      </w:pPr>
    </w:p>
    <w:p w14:paraId="4C71A529" w14:textId="48033748" w:rsidR="002B61AB" w:rsidRPr="003B1D41" w:rsidRDefault="002A307B" w:rsidP="00DD5776">
      <w:pPr>
        <w:spacing w:after="0" w:line="480" w:lineRule="auto"/>
      </w:pPr>
      <w:r w:rsidRPr="003B1D41">
        <w:rPr>
          <w:b/>
          <w:bCs/>
        </w:rPr>
        <w:t>Article Type:</w:t>
      </w:r>
      <w:r w:rsidRPr="003B1D41">
        <w:t xml:space="preserve"> Original Article</w:t>
      </w:r>
    </w:p>
    <w:p w14:paraId="3ED9EED6" w14:textId="77777777" w:rsidR="002B61AB" w:rsidRPr="003B1D41" w:rsidRDefault="002B61AB" w:rsidP="00DD5776">
      <w:pPr>
        <w:spacing w:after="0" w:line="480" w:lineRule="auto"/>
      </w:pPr>
    </w:p>
    <w:p w14:paraId="224FC532" w14:textId="1B9A2D37" w:rsidR="005D25C3" w:rsidRPr="003B1D41" w:rsidRDefault="005D25C3" w:rsidP="00DD5776">
      <w:pPr>
        <w:spacing w:after="0" w:line="480" w:lineRule="auto"/>
      </w:pPr>
      <w:r w:rsidRPr="003B1D41">
        <w:rPr>
          <w:b/>
          <w:bCs/>
        </w:rPr>
        <w:t>Word Count:</w:t>
      </w:r>
      <w:r w:rsidRPr="003B1D41">
        <w:t xml:space="preserve"> </w:t>
      </w:r>
      <w:r w:rsidR="00E9793A" w:rsidRPr="003B1D41">
        <w:t>3624</w:t>
      </w:r>
    </w:p>
    <w:p w14:paraId="49AC5285" w14:textId="77777777" w:rsidR="002B61AB" w:rsidRPr="003B1D41" w:rsidRDefault="002B61AB" w:rsidP="00DD5776">
      <w:pPr>
        <w:spacing w:after="0" w:line="480" w:lineRule="auto"/>
      </w:pPr>
    </w:p>
    <w:p w14:paraId="72E69CCB" w14:textId="77777777" w:rsidR="002B61AB" w:rsidRPr="003B1D41" w:rsidRDefault="002B61AB" w:rsidP="00DD5776">
      <w:pPr>
        <w:spacing w:after="0" w:line="480" w:lineRule="auto"/>
      </w:pPr>
    </w:p>
    <w:p w14:paraId="141A07D8" w14:textId="77777777" w:rsidR="002B61AB" w:rsidRPr="003B1D41" w:rsidRDefault="002B61AB" w:rsidP="00DD5776">
      <w:pPr>
        <w:spacing w:after="0" w:line="480" w:lineRule="auto"/>
      </w:pPr>
    </w:p>
    <w:p w14:paraId="6229D32C" w14:textId="77777777" w:rsidR="002B61AB" w:rsidRPr="003B1D41" w:rsidRDefault="002B61AB" w:rsidP="00DD5776">
      <w:pPr>
        <w:spacing w:after="0" w:line="480" w:lineRule="auto"/>
      </w:pPr>
    </w:p>
    <w:p w14:paraId="7697D805" w14:textId="77777777" w:rsidR="002A05A0" w:rsidRPr="003B1D41" w:rsidRDefault="002A05A0" w:rsidP="00DD5776">
      <w:pPr>
        <w:spacing w:after="0" w:line="480" w:lineRule="auto"/>
        <w:sectPr w:rsidR="002A05A0" w:rsidRPr="003B1D41">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pPr>
    </w:p>
    <w:p w14:paraId="3B0B1934" w14:textId="0C25345F" w:rsidR="002B61AB" w:rsidRPr="003B1D41" w:rsidRDefault="002B61AB" w:rsidP="00DD5776">
      <w:pPr>
        <w:spacing w:after="0" w:line="480" w:lineRule="auto"/>
      </w:pPr>
      <w:r w:rsidRPr="003B1D41">
        <w:lastRenderedPageBreak/>
        <w:t>ABSTRACT</w:t>
      </w:r>
    </w:p>
    <w:p w14:paraId="357CB47F" w14:textId="3630A329" w:rsidR="002B61AB" w:rsidRPr="003B1D41" w:rsidRDefault="00477166" w:rsidP="00DD5776">
      <w:pPr>
        <w:spacing w:after="0" w:line="480" w:lineRule="auto"/>
      </w:pPr>
      <w:r w:rsidRPr="003B1D41">
        <w:t>Measurement of axial rotation of the humerus using marker</w:t>
      </w:r>
      <w:r w:rsidR="007A6EC0" w:rsidRPr="003B1D41">
        <w:t>-</w:t>
      </w:r>
      <w:r w:rsidRPr="003B1D41">
        <w:t xml:space="preserve">based motion capture is </w:t>
      </w:r>
      <w:r w:rsidR="00AD09B8" w:rsidRPr="003B1D41">
        <w:t xml:space="preserve">compromised </w:t>
      </w:r>
      <w:r w:rsidRPr="003B1D41">
        <w:t xml:space="preserve">due to soft tissue artefact. </w:t>
      </w:r>
      <w:r w:rsidR="0040061F" w:rsidRPr="003B1D41">
        <w:t xml:space="preserve">The aim of </w:t>
      </w:r>
      <w:r w:rsidR="003A6AEA" w:rsidRPr="003B1D41">
        <w:t xml:space="preserve">this study </w:t>
      </w:r>
      <w:r w:rsidR="0040061F" w:rsidRPr="003B1D41">
        <w:t xml:space="preserve">was to </w:t>
      </w:r>
      <w:r w:rsidR="009A7F73" w:rsidRPr="003B1D41">
        <w:t xml:space="preserve">quantify the </w:t>
      </w:r>
      <w:r w:rsidR="0062293C" w:rsidRPr="003B1D41">
        <w:t xml:space="preserve">elastic </w:t>
      </w:r>
      <w:r w:rsidR="009A7F73" w:rsidRPr="003B1D41">
        <w:t xml:space="preserve">deformation </w:t>
      </w:r>
      <w:r w:rsidR="00CF24A8" w:rsidRPr="003B1D41">
        <w:t xml:space="preserve">of markers on </w:t>
      </w:r>
      <w:r w:rsidR="00A02329" w:rsidRPr="003B1D41">
        <w:t xml:space="preserve">the </w:t>
      </w:r>
      <w:r w:rsidR="00CF24A8" w:rsidRPr="003B1D41">
        <w:t xml:space="preserve">humerus </w:t>
      </w:r>
      <w:r w:rsidR="009A7F73" w:rsidRPr="003B1D41">
        <w:t xml:space="preserve">and </w:t>
      </w:r>
      <w:r w:rsidR="00FE4668" w:rsidRPr="003B1D41">
        <w:t xml:space="preserve">evaluate the </w:t>
      </w:r>
      <w:r w:rsidR="00C359C6" w:rsidRPr="003B1D41">
        <w:t xml:space="preserve">combined </w:t>
      </w:r>
      <w:r w:rsidR="00B3595C" w:rsidRPr="003B1D41">
        <w:t>effect</w:t>
      </w:r>
      <w:r w:rsidR="00C359C6" w:rsidRPr="003B1D41">
        <w:t>s</w:t>
      </w:r>
      <w:r w:rsidR="00B3595C" w:rsidRPr="003B1D41">
        <w:t xml:space="preserve"> </w:t>
      </w:r>
      <w:r w:rsidR="009319C8" w:rsidRPr="003B1D41">
        <w:t xml:space="preserve">of </w:t>
      </w:r>
      <w:r w:rsidR="00C359C6" w:rsidRPr="003B1D41">
        <w:t xml:space="preserve">elastic deformation and </w:t>
      </w:r>
      <w:r w:rsidR="00687031" w:rsidRPr="003B1D41">
        <w:t xml:space="preserve">rigid displacement </w:t>
      </w:r>
      <w:r w:rsidR="00B3595C" w:rsidRPr="003B1D41">
        <w:t xml:space="preserve">of the markers </w:t>
      </w:r>
      <w:r w:rsidR="0047413D" w:rsidRPr="003B1D41">
        <w:t xml:space="preserve">on </w:t>
      </w:r>
      <w:r w:rsidR="00F136C7" w:rsidRPr="003B1D41">
        <w:t>humeral kinematics</w:t>
      </w:r>
      <w:r w:rsidR="0089665C" w:rsidRPr="003B1D41">
        <w:t xml:space="preserve"> </w:t>
      </w:r>
      <w:r w:rsidR="006943EC" w:rsidRPr="003B1D41">
        <w:t>during axial rotation</w:t>
      </w:r>
      <w:r w:rsidRPr="003B1D41">
        <w:t>. Thirteen wheelchair users perform</w:t>
      </w:r>
      <w:r w:rsidR="003A6AEA" w:rsidRPr="003B1D41">
        <w:t>ed</w:t>
      </w:r>
      <w:r w:rsidRPr="003B1D41">
        <w:t xml:space="preserve"> active humeral </w:t>
      </w:r>
      <w:r w:rsidR="003A6AEA" w:rsidRPr="003B1D41">
        <w:t xml:space="preserve">internal </w:t>
      </w:r>
      <w:r w:rsidRPr="003B1D41">
        <w:t>rotation whi</w:t>
      </w:r>
      <w:r w:rsidR="00605708" w:rsidRPr="003B1D41">
        <w:t>l</w:t>
      </w:r>
      <w:r w:rsidRPr="003B1D41">
        <w:t xml:space="preserve">st a </w:t>
      </w:r>
      <w:r w:rsidR="0016639E" w:rsidRPr="003B1D41">
        <w:t xml:space="preserve">Vicon motion </w:t>
      </w:r>
      <w:r w:rsidRPr="003B1D41">
        <w:t xml:space="preserve">capture system tracked 12 </w:t>
      </w:r>
      <w:r w:rsidR="0016639E" w:rsidRPr="003B1D41">
        <w:t>retro-</w:t>
      </w:r>
      <w:r w:rsidRPr="003B1D41">
        <w:t xml:space="preserve">reflective markers placed on the </w:t>
      </w:r>
      <w:r w:rsidR="00DE63B6" w:rsidRPr="003B1D41">
        <w:t>arm</w:t>
      </w:r>
      <w:r w:rsidRPr="003B1D41">
        <w:t xml:space="preserve">. </w:t>
      </w:r>
      <w:r w:rsidR="00E310ED" w:rsidRPr="003B1D41">
        <w:t>E</w:t>
      </w:r>
      <w:r w:rsidR="00B46ECF" w:rsidRPr="003B1D41">
        <w:t>lastic</w:t>
      </w:r>
      <w:r w:rsidR="00D6004E" w:rsidRPr="003B1D41">
        <w:t xml:space="preserve"> deformation was quantified using t</w:t>
      </w:r>
      <w:r w:rsidRPr="003B1D41">
        <w:t xml:space="preserve">he </w:t>
      </w:r>
      <w:r w:rsidR="00D83737" w:rsidRPr="003B1D41">
        <w:t>O</w:t>
      </w:r>
      <w:r w:rsidR="007722AC" w:rsidRPr="003B1D41">
        <w:t xml:space="preserve">ptimal </w:t>
      </w:r>
      <w:r w:rsidR="00D83737" w:rsidRPr="003B1D41">
        <w:t>C</w:t>
      </w:r>
      <w:r w:rsidR="007722AC" w:rsidRPr="003B1D41">
        <w:t xml:space="preserve">ommon </w:t>
      </w:r>
      <w:r w:rsidR="00D83737" w:rsidRPr="003B1D41">
        <w:t>S</w:t>
      </w:r>
      <w:r w:rsidR="007722AC" w:rsidRPr="003B1D41">
        <w:t xml:space="preserve">hape </w:t>
      </w:r>
      <w:r w:rsidR="00D83737" w:rsidRPr="003B1D41">
        <w:t>T</w:t>
      </w:r>
      <w:r w:rsidR="007722AC" w:rsidRPr="003B1D41">
        <w:t>echnique (OCST)</w:t>
      </w:r>
      <w:r w:rsidR="00EC7E63" w:rsidRPr="003B1D41">
        <w:t xml:space="preserve"> and </w:t>
      </w:r>
      <w:r w:rsidR="0023420A" w:rsidRPr="003B1D41">
        <w:t>O</w:t>
      </w:r>
      <w:r w:rsidR="00753A65" w:rsidRPr="003B1D41">
        <w:t>rdinary Pr</w:t>
      </w:r>
      <w:r w:rsidR="005E363E" w:rsidRPr="003B1D41">
        <w:t>ocrustes Analysis</w:t>
      </w:r>
      <w:r w:rsidR="0023420A" w:rsidRPr="003B1D41">
        <w:t xml:space="preserve"> (OPA)</w:t>
      </w:r>
      <w:r w:rsidR="002C6C58" w:rsidRPr="003B1D41">
        <w:t>.</w:t>
      </w:r>
      <w:r w:rsidR="00E76529" w:rsidRPr="003B1D41">
        <w:t xml:space="preserve"> </w:t>
      </w:r>
      <w:r w:rsidR="004F2510" w:rsidRPr="003B1D41">
        <w:t xml:space="preserve">The combined </w:t>
      </w:r>
      <w:r w:rsidR="00006D45" w:rsidRPr="003B1D41">
        <w:t>e</w:t>
      </w:r>
      <w:r w:rsidR="00E81AB0" w:rsidRPr="003B1D41">
        <w:t xml:space="preserve">ffects of </w:t>
      </w:r>
      <w:r w:rsidR="00EC5203" w:rsidRPr="003B1D41">
        <w:t xml:space="preserve">elastic </w:t>
      </w:r>
      <w:r w:rsidR="00E81AB0" w:rsidRPr="003B1D41">
        <w:t xml:space="preserve">deformation </w:t>
      </w:r>
      <w:r w:rsidR="00EC5203" w:rsidRPr="003B1D41">
        <w:t>and r</w:t>
      </w:r>
      <w:r w:rsidR="00CF758D" w:rsidRPr="003B1D41">
        <w:t xml:space="preserve">igid </w:t>
      </w:r>
      <w:r w:rsidR="009051BD" w:rsidRPr="003B1D41">
        <w:t xml:space="preserve">marker </w:t>
      </w:r>
      <w:r w:rsidR="005D1A98" w:rsidRPr="003B1D41">
        <w:t>displacement w</w:t>
      </w:r>
      <w:r w:rsidR="00E81AB0" w:rsidRPr="003B1D41">
        <w:t>ere</w:t>
      </w:r>
      <w:r w:rsidR="005D1A98" w:rsidRPr="003B1D41">
        <w:t xml:space="preserve"> quantified by comparing kinematics derived from </w:t>
      </w:r>
      <w:r w:rsidR="00FF5C9C" w:rsidRPr="003B1D41">
        <w:t xml:space="preserve">only </w:t>
      </w:r>
      <w:r w:rsidR="005D1A98" w:rsidRPr="003B1D41">
        <w:t xml:space="preserve">the humeral markers to the </w:t>
      </w:r>
      <w:r w:rsidR="00FF5C9C" w:rsidRPr="003B1D41">
        <w:t xml:space="preserve">kinematics derived </w:t>
      </w:r>
      <w:r w:rsidR="00CA1FA2" w:rsidRPr="003B1D41">
        <w:t>using the forearm segment</w:t>
      </w:r>
      <w:r w:rsidR="009E1CD8" w:rsidRPr="003B1D41">
        <w:t xml:space="preserve"> (benchmark measurement)</w:t>
      </w:r>
      <w:r w:rsidR="00D83737" w:rsidRPr="003B1D41">
        <w:t xml:space="preserve">. </w:t>
      </w:r>
      <w:r w:rsidR="00AD541F" w:rsidRPr="003B1D41">
        <w:t>Elastic deformation of</w:t>
      </w:r>
      <w:r w:rsidR="001242BA" w:rsidRPr="003B1D41">
        <w:t xml:space="preserve"> the markers demonstrated </w:t>
      </w:r>
      <w:r w:rsidR="00E7379C" w:rsidRPr="003B1D41">
        <w:t xml:space="preserve">a systematic </w:t>
      </w:r>
      <w:r w:rsidR="00BA1DD1" w:rsidRPr="003B1D41">
        <w:t>variation in the</w:t>
      </w:r>
      <w:r w:rsidR="00E7379C" w:rsidRPr="003B1D41">
        <w:t xml:space="preserve"> deformation</w:t>
      </w:r>
      <w:r w:rsidR="00EC7E63" w:rsidRPr="003B1D41">
        <w:t xml:space="preserve"> </w:t>
      </w:r>
      <w:r w:rsidR="00BA1DD1" w:rsidRPr="003B1D41">
        <w:t xml:space="preserve">pattern </w:t>
      </w:r>
      <w:r w:rsidR="00EC7E63" w:rsidRPr="003B1D41">
        <w:t xml:space="preserve">across the arm where the proximal markers lagged </w:t>
      </w:r>
      <w:r w:rsidR="00F9277D" w:rsidRPr="003B1D41">
        <w:t xml:space="preserve">and the distal </w:t>
      </w:r>
      <w:r w:rsidR="00107BAB" w:rsidRPr="003B1D41">
        <w:t xml:space="preserve">markers </w:t>
      </w:r>
      <w:r w:rsidR="00F9277D" w:rsidRPr="003B1D41">
        <w:t xml:space="preserve">proceeded the </w:t>
      </w:r>
      <w:r w:rsidR="0023420A" w:rsidRPr="003B1D41">
        <w:t xml:space="preserve">OPA </w:t>
      </w:r>
      <w:r w:rsidR="00CF6F77" w:rsidRPr="003B1D41">
        <w:t>fitted</w:t>
      </w:r>
      <w:r w:rsidR="0023420A" w:rsidRPr="003B1D41">
        <w:t xml:space="preserve"> reference </w:t>
      </w:r>
      <w:r w:rsidR="00D400D5" w:rsidRPr="003B1D41">
        <w:t>shape</w:t>
      </w:r>
      <w:r w:rsidR="002E2BA2" w:rsidRPr="003B1D41">
        <w:t xml:space="preserve"> of the marker cluster</w:t>
      </w:r>
      <w:r w:rsidR="001242BA" w:rsidRPr="003B1D41">
        <w:t xml:space="preserve">. </w:t>
      </w:r>
      <w:r w:rsidR="00F615BA" w:rsidRPr="003B1D41">
        <w:t>Th</w:t>
      </w:r>
      <w:r w:rsidR="00F9277D" w:rsidRPr="003B1D41">
        <w:t xml:space="preserve">ere was a </w:t>
      </w:r>
      <w:r w:rsidR="0016639E" w:rsidRPr="003B1D41">
        <w:t xml:space="preserve">significant </w:t>
      </w:r>
      <w:r w:rsidR="00A350F4" w:rsidRPr="003B1D41">
        <w:t>48.7</w:t>
      </w:r>
      <w:r w:rsidR="00F615BA" w:rsidRPr="003B1D41">
        <w:t xml:space="preserve">° underestimation in the range of </w:t>
      </w:r>
      <w:r w:rsidR="001242BA" w:rsidRPr="003B1D41">
        <w:t>axial rotation</w:t>
      </w:r>
      <w:r w:rsidR="007F27B6" w:rsidRPr="003B1D41">
        <w:t xml:space="preserve"> (P&lt;0.001)</w:t>
      </w:r>
      <w:r w:rsidR="00F615BA" w:rsidRPr="003B1D41">
        <w:t xml:space="preserve">. </w:t>
      </w:r>
      <w:r w:rsidR="001242BA" w:rsidRPr="003B1D41">
        <w:t xml:space="preserve">A secondary analysis was performed </w:t>
      </w:r>
      <w:r w:rsidR="00F615BA" w:rsidRPr="003B1D41">
        <w:t xml:space="preserve">utilising only the distal </w:t>
      </w:r>
      <w:r w:rsidR="00DE63B6" w:rsidRPr="003B1D41">
        <w:t>arm</w:t>
      </w:r>
      <w:r w:rsidR="00F615BA" w:rsidRPr="003B1D41">
        <w:t xml:space="preserve"> markers</w:t>
      </w:r>
      <w:r w:rsidR="00AE24C6" w:rsidRPr="003B1D41">
        <w:t xml:space="preserve"> on the humerus</w:t>
      </w:r>
      <w:r w:rsidR="001242BA" w:rsidRPr="003B1D41">
        <w:t>.</w:t>
      </w:r>
      <w:r w:rsidR="00F615BA" w:rsidRPr="003B1D41">
        <w:t xml:space="preserve"> </w:t>
      </w:r>
      <w:r w:rsidR="001242BA" w:rsidRPr="003B1D41">
        <w:t>T</w:t>
      </w:r>
      <w:r w:rsidR="00F615BA" w:rsidRPr="003B1D41">
        <w:t>he underestimation in axial rotati</w:t>
      </w:r>
      <w:r w:rsidR="0016639E" w:rsidRPr="003B1D41">
        <w:t xml:space="preserve">on range of motion reduced to </w:t>
      </w:r>
      <w:r w:rsidR="006A1DB6" w:rsidRPr="003B1D41">
        <w:t>2</w:t>
      </w:r>
      <w:r w:rsidR="00F0648A" w:rsidRPr="003B1D41">
        <w:t>5</w:t>
      </w:r>
      <w:r w:rsidR="006A1DB6" w:rsidRPr="003B1D41">
        <w:t>.9</w:t>
      </w:r>
      <w:r w:rsidR="00F615BA" w:rsidRPr="003B1D41">
        <w:t xml:space="preserve">° and was not significantly </w:t>
      </w:r>
      <w:r w:rsidR="00267E38" w:rsidRPr="003B1D41">
        <w:t xml:space="preserve">different </w:t>
      </w:r>
      <w:r w:rsidR="001242BA" w:rsidRPr="003B1D41">
        <w:t xml:space="preserve">to the </w:t>
      </w:r>
      <w:r w:rsidR="00C356BD" w:rsidRPr="003B1D41">
        <w:t xml:space="preserve">benchmark </w:t>
      </w:r>
      <w:r w:rsidR="001242BA" w:rsidRPr="003B1D41">
        <w:t xml:space="preserve">measurement </w:t>
      </w:r>
      <w:r w:rsidR="00F615BA" w:rsidRPr="003B1D41">
        <w:t xml:space="preserve">from neutral through to internal rotation. </w:t>
      </w:r>
      <w:r w:rsidR="00432B2A" w:rsidRPr="003B1D41">
        <w:t>S</w:t>
      </w:r>
      <w:r w:rsidR="000B69F6" w:rsidRPr="003B1D41">
        <w:t xml:space="preserve">ystematic </w:t>
      </w:r>
      <w:r w:rsidR="004D19C2" w:rsidRPr="003B1D41">
        <w:t xml:space="preserve">elastic </w:t>
      </w:r>
      <w:r w:rsidR="007D108F" w:rsidRPr="003B1D41">
        <w:t xml:space="preserve">deformation </w:t>
      </w:r>
      <w:r w:rsidR="00234AA0" w:rsidRPr="003B1D41">
        <w:t xml:space="preserve">of markers </w:t>
      </w:r>
      <w:r w:rsidR="007D108F" w:rsidRPr="003B1D41">
        <w:t xml:space="preserve">was </w:t>
      </w:r>
      <w:r w:rsidR="0016639E" w:rsidRPr="003B1D41">
        <w:t>present across the upper limb segment that adversely affected the estimation of humeral axial rotation</w:t>
      </w:r>
      <w:r w:rsidR="004D19C2" w:rsidRPr="003B1D41">
        <w:t>.</w:t>
      </w:r>
      <w:r w:rsidR="0016639E" w:rsidRPr="003B1D41">
        <w:t xml:space="preserve"> </w:t>
      </w:r>
      <w:r w:rsidR="004D19C2" w:rsidRPr="003B1D41">
        <w:t>C</w:t>
      </w:r>
      <w:r w:rsidR="0016639E" w:rsidRPr="003B1D41">
        <w:t xml:space="preserve">areful selection of marker position for the </w:t>
      </w:r>
      <w:r w:rsidR="00DE63B6" w:rsidRPr="003B1D41">
        <w:t>arm</w:t>
      </w:r>
      <w:r w:rsidR="0016639E" w:rsidRPr="003B1D41">
        <w:t xml:space="preserve"> cluster is needed minimise the effect of </w:t>
      </w:r>
      <w:r w:rsidR="0028010F" w:rsidRPr="003B1D41">
        <w:t>soft tissue artefact</w:t>
      </w:r>
      <w:r w:rsidR="00F615BA" w:rsidRPr="003B1D41">
        <w:t>.</w:t>
      </w:r>
    </w:p>
    <w:p w14:paraId="1C48CA91" w14:textId="77777777" w:rsidR="00F615BA" w:rsidRPr="003B1D41" w:rsidRDefault="00F615BA" w:rsidP="00DD5776">
      <w:pPr>
        <w:spacing w:after="0" w:line="480" w:lineRule="auto"/>
      </w:pPr>
    </w:p>
    <w:p w14:paraId="463D094F" w14:textId="77777777" w:rsidR="001242BA" w:rsidRPr="003B1D41" w:rsidRDefault="001242BA" w:rsidP="00DD5776">
      <w:pPr>
        <w:spacing w:after="0" w:line="480" w:lineRule="auto"/>
      </w:pPr>
    </w:p>
    <w:p w14:paraId="2E9AFA09" w14:textId="77777777" w:rsidR="001242BA" w:rsidRPr="003B1D41" w:rsidRDefault="001242BA" w:rsidP="00DD5776">
      <w:pPr>
        <w:spacing w:after="0" w:line="480" w:lineRule="auto"/>
      </w:pPr>
    </w:p>
    <w:p w14:paraId="0A76F90C" w14:textId="77777777" w:rsidR="001242BA" w:rsidRPr="003B1D41" w:rsidRDefault="001242BA" w:rsidP="00DD5776">
      <w:pPr>
        <w:spacing w:after="0" w:line="480" w:lineRule="auto"/>
      </w:pPr>
    </w:p>
    <w:p w14:paraId="113D09AB" w14:textId="77777777" w:rsidR="001242BA" w:rsidRPr="003B1D41" w:rsidRDefault="001242BA" w:rsidP="00DD5776">
      <w:pPr>
        <w:spacing w:after="0" w:line="480" w:lineRule="auto"/>
      </w:pPr>
    </w:p>
    <w:p w14:paraId="6DA8A375" w14:textId="77777777" w:rsidR="001242BA" w:rsidRPr="003B1D41" w:rsidRDefault="001242BA" w:rsidP="00DD5776">
      <w:pPr>
        <w:spacing w:after="0" w:line="480" w:lineRule="auto"/>
      </w:pPr>
    </w:p>
    <w:p w14:paraId="7993C480" w14:textId="77777777" w:rsidR="001242BA" w:rsidRPr="003B1D41" w:rsidRDefault="001242BA" w:rsidP="00DD5776">
      <w:pPr>
        <w:spacing w:after="0" w:line="480" w:lineRule="auto"/>
      </w:pPr>
    </w:p>
    <w:p w14:paraId="34E64C3A" w14:textId="77777777" w:rsidR="001242BA" w:rsidRPr="003B1D41" w:rsidRDefault="001242BA" w:rsidP="00DD5776">
      <w:pPr>
        <w:spacing w:after="0" w:line="480" w:lineRule="auto"/>
      </w:pPr>
    </w:p>
    <w:p w14:paraId="22FDF74B" w14:textId="77777777" w:rsidR="00721BC3" w:rsidRPr="003B1D41" w:rsidRDefault="00721BC3" w:rsidP="00DD5776">
      <w:pPr>
        <w:spacing w:after="0" w:line="480" w:lineRule="auto"/>
        <w:rPr>
          <w:b/>
        </w:rPr>
      </w:pPr>
      <w:r w:rsidRPr="003B1D41">
        <w:rPr>
          <w:b/>
        </w:rPr>
        <w:t>INTRODUCTION</w:t>
      </w:r>
    </w:p>
    <w:p w14:paraId="46F143B4" w14:textId="4387BD7E" w:rsidR="004F1215" w:rsidRPr="003B1D41" w:rsidRDefault="00F625EE" w:rsidP="00F625EE">
      <w:pPr>
        <w:spacing w:after="0" w:line="480" w:lineRule="auto"/>
      </w:pPr>
      <w:r w:rsidRPr="003B1D41">
        <w:t xml:space="preserve">The measurement of upper limb kinematics is utilised to understand movement dysfunction associated with musculoskeletal and neurological conditions, assess effectiveness of treatment interventions and understand and improve performance in sport. The use </w:t>
      </w:r>
      <w:r w:rsidR="00B83812" w:rsidRPr="003B1D41">
        <w:t xml:space="preserve">3-dimensional </w:t>
      </w:r>
      <w:r w:rsidRPr="003B1D41">
        <w:t xml:space="preserve">marker-based motion capture </w:t>
      </w:r>
      <w:r w:rsidR="007E4701" w:rsidRPr="003B1D41">
        <w:t xml:space="preserve">and protocols are </w:t>
      </w:r>
      <w:r w:rsidR="00A41E3F" w:rsidRPr="003B1D41">
        <w:t xml:space="preserve">available </w:t>
      </w:r>
      <w:r w:rsidR="00A97C95" w:rsidRPr="003B1D41">
        <w:fldChar w:fldCharType="begin">
          <w:fldData xml:space="preserve">PEVuZE5vdGU+PENpdGU+PEF1dGhvcj5KYXNwZXJzPC9BdXRob3I+PFllYXI+MjAxMTwvWWVhcj48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</w:fldData>
        </w:fldChar>
      </w:r>
      <w:r w:rsidR="008F5C97" w:rsidRPr="003B1D41">
        <w:instrText xml:space="preserve"> ADDIN EN.CITE </w:instrText>
      </w:r>
      <w:r w:rsidR="008F5C97" w:rsidRPr="003B1D41">
        <w:fldChar w:fldCharType="begin">
          <w:fldData xml:space="preserve">PEVuZE5vdGU+PENpdGU+PEF1dGhvcj5KYXNwZXJzPC9BdXRob3I+PFllYXI+MjAxMTwvWWVhcj48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</w:fldData>
        </w:fldChar>
      </w:r>
      <w:r w:rsidR="008F5C97" w:rsidRPr="003B1D41">
        <w:instrText xml:space="preserve"> ADDIN EN.CITE.DATA </w:instrText>
      </w:r>
      <w:r w:rsidR="008F5C97" w:rsidRPr="003B1D41">
        <w:fldChar w:fldCharType="end"/>
      </w:r>
      <w:r w:rsidR="00A97C95" w:rsidRPr="003B1D41">
        <w:fldChar w:fldCharType="separate"/>
      </w:r>
      <w:r w:rsidR="008F5C97" w:rsidRPr="003B1D41">
        <w:rPr>
          <w:noProof/>
        </w:rPr>
        <w:t>(Jaspers et al., 2011; Schwarz et al., 2019; Valevicius et al., 2018)</w:t>
      </w:r>
      <w:r w:rsidR="00A97C95" w:rsidRPr="003B1D41">
        <w:fldChar w:fldCharType="end"/>
      </w:r>
      <w:r w:rsidR="00F91197" w:rsidRPr="003B1D41">
        <w:t xml:space="preserve">, however, adoption in clinical decision making is </w:t>
      </w:r>
      <w:r w:rsidR="00E90885" w:rsidRPr="003B1D41">
        <w:t xml:space="preserve">not wide </w:t>
      </w:r>
      <w:r w:rsidR="00265E87" w:rsidRPr="003B1D41">
        <w:t>spread with factors such as availability of standardised reference tasks</w:t>
      </w:r>
      <w:r w:rsidR="00B3721F" w:rsidRPr="003B1D41">
        <w:t xml:space="preserve"> and standardisation of </w:t>
      </w:r>
      <w:r w:rsidR="00265E87" w:rsidRPr="003B1D41">
        <w:t xml:space="preserve">protocols </w:t>
      </w:r>
      <w:r w:rsidR="00B3721F" w:rsidRPr="003B1D41">
        <w:t xml:space="preserve">being barriers </w:t>
      </w:r>
      <w:r w:rsidR="00E51BE5" w:rsidRPr="003B1D41">
        <w:t xml:space="preserve">to implementation </w:t>
      </w:r>
      <w:r w:rsidR="00E51BE5" w:rsidRPr="003B1D41">
        <w:fldChar w:fldCharType="begin">
          <w:fldData xml:space="preserve">PEVuZE5vdGU+PENpdGU+PEF1dGhvcj5QaGlscDwvQXV0aG9yPjxZZWFyPjIwMjI8L1llYXI+PFJl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</w:fldData>
        </w:fldChar>
      </w:r>
      <w:r w:rsidR="00E51BE5" w:rsidRPr="003B1D41">
        <w:instrText xml:space="preserve"> ADDIN EN.CITE </w:instrText>
      </w:r>
      <w:r w:rsidR="00E51BE5" w:rsidRPr="003B1D41">
        <w:fldChar w:fldCharType="begin">
          <w:fldData xml:space="preserve">PEVuZE5vdGU+PENpdGU+PEF1dGhvcj5QaGlscDwvQXV0aG9yPjxZZWFyPjIwMjI8L1llYXI+PFJl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</w:fldData>
        </w:fldChar>
      </w:r>
      <w:r w:rsidR="00E51BE5" w:rsidRPr="003B1D41">
        <w:instrText xml:space="preserve"> ADDIN EN.CITE.DATA </w:instrText>
      </w:r>
      <w:r w:rsidR="00E51BE5" w:rsidRPr="003B1D41">
        <w:fldChar w:fldCharType="end"/>
      </w:r>
      <w:r w:rsidR="00E51BE5" w:rsidRPr="003B1D41">
        <w:fldChar w:fldCharType="separate"/>
      </w:r>
      <w:r w:rsidR="00E51BE5" w:rsidRPr="003B1D41">
        <w:rPr>
          <w:noProof/>
        </w:rPr>
        <w:t>(Philp et al., 2022)</w:t>
      </w:r>
      <w:r w:rsidR="00E51BE5" w:rsidRPr="003B1D41">
        <w:fldChar w:fldCharType="end"/>
      </w:r>
      <w:r w:rsidR="00E51BE5" w:rsidRPr="003B1D41">
        <w:t>.</w:t>
      </w:r>
      <w:r w:rsidR="00265E87" w:rsidRPr="003B1D41">
        <w:t xml:space="preserve"> </w:t>
      </w:r>
      <w:r w:rsidR="00262528" w:rsidRPr="003B1D41">
        <w:t xml:space="preserve">An </w:t>
      </w:r>
      <w:r w:rsidR="00E51BE5" w:rsidRPr="003B1D41">
        <w:t xml:space="preserve">issue leading to a lack of </w:t>
      </w:r>
      <w:r w:rsidR="009D19CE" w:rsidRPr="003B1D41">
        <w:t xml:space="preserve">standardised </w:t>
      </w:r>
      <w:r w:rsidR="00E51BE5" w:rsidRPr="003B1D41">
        <w:t xml:space="preserve">protocols is </w:t>
      </w:r>
      <w:r w:rsidR="00E66884" w:rsidRPr="003B1D41">
        <w:t xml:space="preserve">the </w:t>
      </w:r>
      <w:r w:rsidR="00BE3552" w:rsidRPr="003B1D41">
        <w:t xml:space="preserve">yet unresolved question of </w:t>
      </w:r>
      <w:r w:rsidR="00664578" w:rsidRPr="003B1D41">
        <w:t xml:space="preserve">how to </w:t>
      </w:r>
      <w:r w:rsidR="006A06AC" w:rsidRPr="003B1D41">
        <w:t xml:space="preserve">best to </w:t>
      </w:r>
      <w:r w:rsidR="009D19CE" w:rsidRPr="003B1D41">
        <w:t xml:space="preserve">overcome issues </w:t>
      </w:r>
      <w:r w:rsidR="00914C45" w:rsidRPr="003B1D41">
        <w:t>associated with soft tissue artefact,</w:t>
      </w:r>
      <w:r w:rsidR="0018575E" w:rsidRPr="003B1D41">
        <w:t xml:space="preserve"> with </w:t>
      </w:r>
      <w:r w:rsidR="00692015" w:rsidRPr="003B1D41">
        <w:t xml:space="preserve">different </w:t>
      </w:r>
      <w:r w:rsidR="0018575E" w:rsidRPr="003B1D41">
        <w:t>upper limb kinematic protocols adopting different approaches. Soft tissue artefact</w:t>
      </w:r>
      <w:r w:rsidR="00914C45" w:rsidRPr="003B1D41">
        <w:t xml:space="preserve"> </w:t>
      </w:r>
      <w:r w:rsidR="0018575E" w:rsidRPr="003B1D41">
        <w:t xml:space="preserve">is </w:t>
      </w:r>
      <w:r w:rsidRPr="003B1D41">
        <w:t xml:space="preserve">defined as both the local </w:t>
      </w:r>
      <w:r w:rsidR="00BB46A6" w:rsidRPr="003B1D41">
        <w:t xml:space="preserve">elastic </w:t>
      </w:r>
      <w:r w:rsidRPr="003B1D41">
        <w:t xml:space="preserve">deformation of markers on a given segment violating the rigid body assumption </w:t>
      </w:r>
      <w:r w:rsidR="00612CF5" w:rsidRPr="003B1D41">
        <w:fldChar w:fldCharType="begin">
          <w:fldData xml:space="preserve">PEVuZE5vdGU+PENpdGU+PEF1dGhvcj5Tb2Rlcmt2aXN0PC9BdXRob3I+PFllYXI+MTk5MzwvWWVh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==
</w:fldData>
        </w:fldChar>
      </w:r>
      <w:r w:rsidR="00612CF5" w:rsidRPr="003B1D41">
        <w:instrText xml:space="preserve"> ADDIN EN.CITE </w:instrText>
      </w:r>
      <w:r w:rsidR="00612CF5" w:rsidRPr="003B1D41">
        <w:fldChar w:fldCharType="begin">
          <w:fldData xml:space="preserve">PEVuZE5vdGU+PENpdGU+PEF1dGhvcj5Tb2Rlcmt2aXN0PC9BdXRob3I+PFllYXI+MTk5MzwvWWVh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==
</w:fldData>
        </w:fldChar>
      </w:r>
      <w:r w:rsidR="00612CF5" w:rsidRPr="003B1D41">
        <w:instrText xml:space="preserve"> ADDIN EN.CITE.DATA </w:instrText>
      </w:r>
      <w:r w:rsidR="00612CF5" w:rsidRPr="003B1D41">
        <w:fldChar w:fldCharType="end"/>
      </w:r>
      <w:r w:rsidR="00612CF5" w:rsidRPr="003B1D41">
        <w:fldChar w:fldCharType="separate"/>
      </w:r>
      <w:r w:rsidR="00612CF5" w:rsidRPr="003B1D41">
        <w:rPr>
          <w:noProof/>
        </w:rPr>
        <w:t>(Cappozzo et al., 1997; Soderkvist and Wedin, 1993)</w:t>
      </w:r>
      <w:r w:rsidR="00612CF5" w:rsidRPr="003B1D41">
        <w:fldChar w:fldCharType="end"/>
      </w:r>
      <w:r w:rsidRPr="003B1D41">
        <w:t>, and a rigid displacement of the markers relative to the underlying bone.</w:t>
      </w:r>
      <w:r w:rsidR="00EF3F8E" w:rsidRPr="003B1D41">
        <w:t xml:space="preserve"> </w:t>
      </w:r>
      <w:r w:rsidRPr="003B1D41">
        <w:t xml:space="preserve">Humeral axial rotation is a common movement observed in </w:t>
      </w:r>
      <w:r w:rsidR="00CE11BF" w:rsidRPr="003B1D41">
        <w:t xml:space="preserve">the analysis of upper limb kinematics </w:t>
      </w:r>
      <w:r w:rsidRPr="003B1D41">
        <w:t>as rotation</w:t>
      </w:r>
      <w:r w:rsidR="007D3B3E" w:rsidRPr="003B1D41">
        <w:t>al</w:t>
      </w:r>
      <w:r w:rsidRPr="003B1D41">
        <w:t xml:space="preserve"> deficits and/or changes </w:t>
      </w:r>
      <w:r w:rsidR="0056500C" w:rsidRPr="003B1D41">
        <w:t>are</w:t>
      </w:r>
      <w:r w:rsidR="004F6012" w:rsidRPr="003B1D41">
        <w:t xml:space="preserve"> </w:t>
      </w:r>
      <w:r w:rsidR="009620B4" w:rsidRPr="003B1D41">
        <w:t xml:space="preserve">linked </w:t>
      </w:r>
      <w:r w:rsidRPr="003B1D41">
        <w:t xml:space="preserve">to </w:t>
      </w:r>
      <w:r w:rsidR="004F6012" w:rsidRPr="003B1D41">
        <w:t xml:space="preserve">shoulder </w:t>
      </w:r>
      <w:r w:rsidR="007D3B3E" w:rsidRPr="003B1D41">
        <w:t xml:space="preserve">injury </w:t>
      </w:r>
      <w:r w:rsidR="00D97B22" w:rsidRPr="003B1D41">
        <w:fldChar w:fldCharType="begin">
          <w:fldData xml:space="preserve">PEVuZE5vdGU+PENpdGU+PEF1dGhvcj5LZWxsZXI8L0F1dGhvcj48WWVhcj4yMDE4PC9ZZWFyPjxS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</w:fldData>
        </w:fldChar>
      </w:r>
      <w:r w:rsidR="008F5C97" w:rsidRPr="003B1D41">
        <w:instrText xml:space="preserve"> ADDIN EN.CITE </w:instrText>
      </w:r>
      <w:r w:rsidR="008F5C97" w:rsidRPr="003B1D41">
        <w:fldChar w:fldCharType="begin">
          <w:fldData xml:space="preserve">PEVuZE5vdGU+PENpdGU+PEF1dGhvcj5LZWxsZXI8L0F1dGhvcj48WWVhcj4yMDE4PC9ZZWFyPjxS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</w:fldData>
        </w:fldChar>
      </w:r>
      <w:r w:rsidR="008F5C97" w:rsidRPr="003B1D41">
        <w:instrText xml:space="preserve"> ADDIN EN.CITE.DATA </w:instrText>
      </w:r>
      <w:r w:rsidR="008F5C97" w:rsidRPr="003B1D41">
        <w:fldChar w:fldCharType="end"/>
      </w:r>
      <w:r w:rsidR="00D97B22" w:rsidRPr="003B1D41">
        <w:fldChar w:fldCharType="separate"/>
      </w:r>
      <w:r w:rsidR="008F5C97" w:rsidRPr="003B1D41">
        <w:rPr>
          <w:noProof/>
        </w:rPr>
        <w:t>(Johnson et al., 2018; Keller et al., 2018)</w:t>
      </w:r>
      <w:r w:rsidR="00D97B22" w:rsidRPr="003B1D41">
        <w:fldChar w:fldCharType="end"/>
      </w:r>
      <w:r w:rsidRPr="003B1D41">
        <w:t>. Measurement of humeral axial rotation using skin-based markers</w:t>
      </w:r>
      <w:r w:rsidR="000E6BF2" w:rsidRPr="003B1D41">
        <w:t>, however,</w:t>
      </w:r>
      <w:r w:rsidRPr="003B1D41">
        <w:t xml:space="preserve"> is highly susceptible to soft tissue artefact where up to a 35% underestimation of the measured motion has been observed</w:t>
      </w:r>
      <w:r w:rsidR="00A22B4C" w:rsidRPr="003B1D41">
        <w:t xml:space="preserve"> </w:t>
      </w:r>
      <w:r w:rsidR="00002070" w:rsidRPr="003B1D41">
        <w:fldChar w:fldCharType="begin"/>
      </w:r>
      <w:r w:rsidR="008F5C97" w:rsidRPr="003B1D41">
        <w:instrText xml:space="preserve"> ADDIN EN.CITE &lt;EndNote&gt;&lt;Cite&gt;&lt;Author&gt;Ludewig&lt;/Author&gt;&lt;Year&gt;2002&lt;/Year&gt;&lt;RecNum&gt;553&lt;/RecNum&gt;&lt;DisplayText&gt;(Cutti et al., 2005; Ludewig et al., 2002)&lt;/DisplayText&gt;&lt;record&gt;&lt;rec-number&gt;553&lt;/rec-number&gt;&lt;foreign-keys&gt;&lt;key app="EN" db-id="ext2extfzz9xr1ep05i5px5k5a9p2rp50tsa" timestamp="1633703830"&gt;553&lt;/key&gt;&lt;/foreign-keys&gt;&lt;ref-type name="Journal Article"&gt;17&lt;/ref-type&gt;&lt;contributors&gt;&lt;authors&gt;&lt;author&gt;Ludewig, P. M.&lt;/author&gt;&lt;author&gt;Cook, T. M.&lt;/author&gt;&lt;author&gt;Shields, R.K.&lt;/author&gt;&lt;/authors&gt;&lt;/contributors&gt;&lt;titles&gt;&lt;title&gt;Comparison of surface sensor and bone-fixed measurement of humeral motion&lt;/title&gt;&lt;secondary-title&gt;Journal of Applied Biomechanics&lt;/secondary-title&gt;&lt;/titles&gt;&lt;periodical&gt;&lt;full-title&gt;Journal of Applied Biomechanics&lt;/full-title&gt;&lt;/periodical&gt;&lt;pages&gt;192-170&lt;/pages&gt;&lt;volume&gt;18&lt;/volume&gt;&lt;number&gt;2&lt;/number&gt;&lt;dates&gt;&lt;year&gt;2002&lt;/year&gt;&lt;/dates&gt;&lt;urls&gt;&lt;/urls&gt;&lt;/record&gt;&lt;/Cite&gt;&lt;Cite&gt;&lt;Author&gt;Cutti&lt;/Author&gt;&lt;Year&gt;2005&lt;/Year&gt;&lt;RecNum&gt;652&lt;/RecNum&gt;&lt;record&gt;&lt;rec-number&gt;652&lt;/rec-number&gt;&lt;foreign-keys&gt;&lt;key app="EN" db-id="ext2extfzz9xr1ep05i5px5k5a9p2rp50tsa" timestamp="1633703899"&gt;652&lt;/key&gt;&lt;/foreign-keys&gt;&lt;ref-type name="Journal Article"&gt;17&lt;/ref-type&gt;&lt;contributors&gt;&lt;authors&gt;&lt;author&gt;Cutti, A.G.&lt;/author&gt;&lt;author&gt;Paolini, G.&lt;/author&gt;&lt;author&gt;Troncossi, M.&lt;/author&gt;&lt;author&gt;Cappello, A.&lt;/author&gt;&lt;author&gt;Davalli, A.&lt;/author&gt;&lt;/authors&gt;&lt;/contributors&gt;&lt;titles&gt;&lt;title&gt;Soft tissue artefact assessment in humeral axial rotation&lt;/title&gt;&lt;secondary-title&gt;Gait and Posture&lt;/secondary-title&gt;&lt;/titles&gt;&lt;periodical&gt;&lt;full-title&gt;Gait and Posture&lt;/full-title&gt;&lt;/periodical&gt;&lt;pages&gt;341-349&lt;/pages&gt;&lt;volume&gt;21&lt;/volume&gt;&lt;dates&gt;&lt;year&gt;2005&lt;/year&gt;&lt;/dates&gt;&lt;urls&gt;&lt;/urls&gt;&lt;/record&gt;&lt;/Cite&gt;&lt;/EndNote&gt;</w:instrText>
      </w:r>
      <w:r w:rsidR="00002070" w:rsidRPr="003B1D41">
        <w:fldChar w:fldCharType="separate"/>
      </w:r>
      <w:r w:rsidR="008F5C97" w:rsidRPr="003B1D41">
        <w:rPr>
          <w:noProof/>
        </w:rPr>
        <w:t>(Cutti et al., 2005; Ludewig et al., 2002)</w:t>
      </w:r>
      <w:r w:rsidR="00002070" w:rsidRPr="003B1D41">
        <w:fldChar w:fldCharType="end"/>
      </w:r>
      <w:r w:rsidRPr="003B1D41">
        <w:t xml:space="preserve">. </w:t>
      </w:r>
      <w:r w:rsidR="000E5C74" w:rsidRPr="003B1D41">
        <w:t xml:space="preserve">Analysis of soft tissue artefact </w:t>
      </w:r>
      <w:r w:rsidR="00844EBE" w:rsidRPr="003B1D41">
        <w:t xml:space="preserve">of skin mounted markers with respect to bone pins </w:t>
      </w:r>
      <w:r w:rsidR="0037733D" w:rsidRPr="003B1D41">
        <w:t xml:space="preserve">suggests that </w:t>
      </w:r>
      <w:r w:rsidR="00F11654" w:rsidRPr="003B1D41">
        <w:t xml:space="preserve">elastic </w:t>
      </w:r>
      <w:r w:rsidR="0037733D" w:rsidRPr="003B1D41">
        <w:t xml:space="preserve">deformation accounts for 20% </w:t>
      </w:r>
      <w:r w:rsidR="00A320C9" w:rsidRPr="003B1D41">
        <w:t>and rigid displacement account</w:t>
      </w:r>
      <w:r w:rsidR="00F73733" w:rsidRPr="003B1D41">
        <w:t xml:space="preserve">s for </w:t>
      </w:r>
      <w:r w:rsidR="003D7E59" w:rsidRPr="003B1D41">
        <w:t xml:space="preserve">80% </w:t>
      </w:r>
      <w:r w:rsidR="00230CBB" w:rsidRPr="003B1D41">
        <w:t xml:space="preserve">of soft tissue artefact </w:t>
      </w:r>
      <w:r w:rsidR="003D7E59" w:rsidRPr="003B1D41">
        <w:t xml:space="preserve">during axial rotation </w:t>
      </w:r>
      <w:r w:rsidR="00C82E2C" w:rsidRPr="003B1D41">
        <w:fldChar w:fldCharType="begin">
          <w:fldData xml:space="preserve">PEVuZE5vdGU+PENpdGU+PEF1dGhvcj5CbGFjaGU8L0F1dGhvcj48WWVhcj4yMDE3PC9ZZWFyPjxS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</w:fldData>
        </w:fldChar>
      </w:r>
      <w:r w:rsidR="00C82E2C" w:rsidRPr="003B1D41">
        <w:instrText xml:space="preserve"> ADDIN EN.CITE </w:instrText>
      </w:r>
      <w:r w:rsidR="00C82E2C" w:rsidRPr="003B1D41">
        <w:fldChar w:fldCharType="begin">
          <w:fldData xml:space="preserve">PEVuZE5vdGU+PENpdGU+PEF1dGhvcj5CbGFjaGU8L0F1dGhvcj48WWVhcj4yMDE3PC9ZZWFyPjxS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</w:fldData>
        </w:fldChar>
      </w:r>
      <w:r w:rsidR="00C82E2C" w:rsidRPr="003B1D41">
        <w:instrText xml:space="preserve"> ADDIN EN.CITE.DATA </w:instrText>
      </w:r>
      <w:r w:rsidR="00C82E2C" w:rsidRPr="003B1D41">
        <w:fldChar w:fldCharType="end"/>
      </w:r>
      <w:r w:rsidR="00C82E2C" w:rsidRPr="003B1D41">
        <w:fldChar w:fldCharType="separate"/>
      </w:r>
      <w:r w:rsidR="00C82E2C" w:rsidRPr="003B1D41">
        <w:rPr>
          <w:noProof/>
        </w:rPr>
        <w:t>(Blache et al., 2017)</w:t>
      </w:r>
      <w:r w:rsidR="00C82E2C" w:rsidRPr="003B1D41">
        <w:fldChar w:fldCharType="end"/>
      </w:r>
      <w:r w:rsidR="00C82E2C" w:rsidRPr="003B1D41">
        <w:t xml:space="preserve">. </w:t>
      </w:r>
      <w:r w:rsidRPr="003B1D41">
        <w:t xml:space="preserve">Methods have been developed to reduce the effect of </w:t>
      </w:r>
      <w:r w:rsidR="0028010F" w:rsidRPr="003B1D41">
        <w:t>soft tissue artefact</w:t>
      </w:r>
      <w:r w:rsidRPr="003B1D41">
        <w:t xml:space="preserve"> </w:t>
      </w:r>
      <w:r w:rsidR="00DD7592" w:rsidRPr="003B1D41">
        <w:t>during</w:t>
      </w:r>
      <w:r w:rsidRPr="003B1D41">
        <w:t xml:space="preserve"> axial rotation with the International Society of Biomechanics (ISB) describing two options for establishing the humeral local coordinate system </w:t>
      </w:r>
      <w:r w:rsidR="00612CF5" w:rsidRPr="003B1D41">
        <w:fldChar w:fldCharType="begin"/>
      </w:r>
      <w:r w:rsidR="00612CF5" w:rsidRPr="003B1D41">
        <w:instrText xml:space="preserve"> ADDIN EN.CITE &lt;EndNote&gt;&lt;Cite&gt;&lt;Author&gt;Wu&lt;/Author&gt;&lt;Year&gt;2005&lt;/Year&gt;&lt;RecNum&gt;444&lt;/RecNum&gt;&lt;DisplayText&gt;(Wu et al., 2005)&lt;/DisplayText&gt;&lt;record&gt;&lt;rec-number&gt;444&lt;/rec-number&gt;&lt;foreign-keys&gt;&lt;key app="EN" db-id="ext2extfzz9xr1ep05i5px5k5a9p2rp50tsa" timestamp="1633703486"&gt;444&lt;/key&gt;&lt;/foreign-keys&gt;&lt;ref-type name="Journal Article"&gt;17&lt;/ref-type&gt;&lt;contributors&gt;&lt;authors&gt;&lt;author&gt;Wu, G.&lt;/author&gt;&lt;author&gt;van der Helm, F.C.T.&lt;/author&gt;&lt;author&gt;Veeger, H.E.J.&lt;/author&gt;&lt;author&gt;Makhsous, M.&lt;/author&gt;&lt;author&gt;Roy, P.V.&lt;/author&gt;&lt;author&gt;Anglin, C.&lt;/author&gt;&lt;author&gt;Nagels, J.&lt;/author&gt;&lt;author&gt;Karduna, A.R.&lt;/author&gt;&lt;author&gt;McQuade, K.&lt;/author&gt;&lt;author&gt;Wang, X.&lt;/author&gt;&lt;author&gt;Werner, F.W.&lt;/author&gt;&lt;author&gt;Buchholz, B.&lt;/author&gt;&lt;/authors&gt;&lt;/contributors&gt;&lt;titles&gt;&lt;title&gt;ISB recommendation on definitions of joint coordinate systems of the various joints for the reporting of human joint motion - Part II: shoulder, elbow, wrist and hand&lt;/title&gt;&lt;secondary-title&gt;Journal of Biomechanics&lt;/secondary-title&gt;&lt;/titles&gt;&lt;periodical&gt;&lt;full-title&gt;Journal of Biomechanics&lt;/full-title&gt;&lt;/periodical&gt;&lt;pages&gt;981-992&lt;/pages&gt;&lt;volume&gt;38&lt;/volume&gt;&lt;dates&gt;&lt;year&gt;2005&lt;/year&gt;&lt;/dates&gt;&lt;urls&gt;&lt;/urls&gt;&lt;electronic-resource-num&gt;10.1016/j.jbiomech.2004.05.042&lt;/electronic-resource-num&gt;&lt;/record&gt;&lt;/Cite&gt;&lt;/EndNote&gt;</w:instrText>
      </w:r>
      <w:r w:rsidR="00612CF5" w:rsidRPr="003B1D41">
        <w:fldChar w:fldCharType="separate"/>
      </w:r>
      <w:r w:rsidR="00612CF5" w:rsidRPr="003B1D41">
        <w:rPr>
          <w:noProof/>
        </w:rPr>
        <w:t>(Wu et al., 2005)</w:t>
      </w:r>
      <w:r w:rsidR="00612CF5" w:rsidRPr="003B1D41">
        <w:fldChar w:fldCharType="end"/>
      </w:r>
      <w:r w:rsidRPr="003B1D41">
        <w:t>. The first (H</w:t>
      </w:r>
      <w:r w:rsidR="00AC652C" w:rsidRPr="003B1D41">
        <w:rPr>
          <w:vertAlign w:val="subscript"/>
        </w:rPr>
        <w:t>1</w:t>
      </w:r>
      <w:r w:rsidRPr="003B1D41">
        <w:t>) utilises the lateral and medial epicondyles to define the Z axis</w:t>
      </w:r>
      <w:r w:rsidR="00F64638" w:rsidRPr="003B1D41">
        <w:t xml:space="preserve"> (pointing laterally)</w:t>
      </w:r>
      <w:r w:rsidRPr="003B1D41">
        <w:t>, the second (H</w:t>
      </w:r>
      <w:r w:rsidRPr="003B1D41">
        <w:rPr>
          <w:vertAlign w:val="subscript"/>
        </w:rPr>
        <w:t>2</w:t>
      </w:r>
      <w:r w:rsidRPr="003B1D41">
        <w:t>) defines the Z axis as being perpendicular to the longitudinal axes of the humerus and forearm. The ISB recommends the use of H</w:t>
      </w:r>
      <w:r w:rsidRPr="003B1D41">
        <w:rPr>
          <w:vertAlign w:val="subscript"/>
        </w:rPr>
        <w:t>2</w:t>
      </w:r>
      <w:r w:rsidRPr="003B1D41">
        <w:t xml:space="preserve"> as the relatively short distance between the lateral and </w:t>
      </w:r>
      <w:r w:rsidRPr="003B1D41">
        <w:lastRenderedPageBreak/>
        <w:t>medial humeral epicondyles causes the direction of the Z axis to be highly sensitive.</w:t>
      </w:r>
      <w:r w:rsidR="00BB4FAD" w:rsidRPr="003B1D41">
        <w:t xml:space="preserve"> Further to this, the H</w:t>
      </w:r>
      <w:r w:rsidR="00291B7E" w:rsidRPr="003B1D41">
        <w:rPr>
          <w:vertAlign w:val="subscript"/>
        </w:rPr>
        <w:t>2</w:t>
      </w:r>
      <w:r w:rsidR="00BB4FAD" w:rsidRPr="003B1D41">
        <w:t xml:space="preserve"> method </w:t>
      </w:r>
      <w:r w:rsidR="002F68E6" w:rsidRPr="003B1D41">
        <w:t>is less reliant on the position of the medial and lateral</w:t>
      </w:r>
      <w:r w:rsidR="005C7B35" w:rsidRPr="003B1D41">
        <w:t xml:space="preserve"> epicondyl</w:t>
      </w:r>
      <w:r w:rsidR="00DD7592" w:rsidRPr="003B1D41">
        <w:t>es</w:t>
      </w:r>
      <w:r w:rsidR="005C7B35" w:rsidRPr="003B1D41">
        <w:t xml:space="preserve"> </w:t>
      </w:r>
      <w:r w:rsidR="002F68E6" w:rsidRPr="003B1D41">
        <w:t>to de</w:t>
      </w:r>
      <w:r w:rsidR="002376EC" w:rsidRPr="003B1D41">
        <w:t>term</w:t>
      </w:r>
      <w:r w:rsidR="00570CE3" w:rsidRPr="003B1D41">
        <w:t xml:space="preserve">ine axial rotation as </w:t>
      </w:r>
      <w:r w:rsidR="0056008B" w:rsidRPr="003B1D41">
        <w:t xml:space="preserve">it </w:t>
      </w:r>
      <w:r w:rsidR="003C65BA" w:rsidRPr="003B1D41">
        <w:t>utilises</w:t>
      </w:r>
      <w:r w:rsidR="0056008B" w:rsidRPr="003B1D41">
        <w:t xml:space="preserve"> </w:t>
      </w:r>
      <w:r w:rsidR="00570CE3" w:rsidRPr="003B1D41">
        <w:t xml:space="preserve">the plane formed </w:t>
      </w:r>
      <w:r w:rsidR="00042454" w:rsidRPr="003B1D41">
        <w:t xml:space="preserve">by </w:t>
      </w:r>
      <w:r w:rsidR="00C7312B" w:rsidRPr="003B1D41">
        <w:t xml:space="preserve">the long bones of the upper extremities </w:t>
      </w:r>
      <w:r w:rsidR="00B807FE" w:rsidRPr="003B1D41">
        <w:t xml:space="preserve">and, therefore, </w:t>
      </w:r>
      <w:r w:rsidR="00570CE3" w:rsidRPr="003B1D41">
        <w:t xml:space="preserve">largely independent </w:t>
      </w:r>
      <w:r w:rsidR="00FD7FA1" w:rsidRPr="003B1D41">
        <w:t xml:space="preserve">of these anatomical locations. </w:t>
      </w:r>
      <w:r w:rsidR="000A7F0E" w:rsidRPr="003B1D41">
        <w:t>M</w:t>
      </w:r>
      <w:r w:rsidR="001F6AB8" w:rsidRPr="003B1D41">
        <w:t xml:space="preserve">ultibody </w:t>
      </w:r>
      <w:r w:rsidR="00D26A3F" w:rsidRPr="003B1D41">
        <w:t xml:space="preserve">kinematic </w:t>
      </w:r>
      <w:r w:rsidRPr="003B1D41">
        <w:t xml:space="preserve">optimisation </w:t>
      </w:r>
      <w:r w:rsidR="00D26A3F" w:rsidRPr="003B1D41">
        <w:t xml:space="preserve">(MKO) </w:t>
      </w:r>
      <w:r w:rsidRPr="003B1D41">
        <w:t xml:space="preserve">or regression methods </w:t>
      </w:r>
      <w:r w:rsidR="00F5471B" w:rsidRPr="003B1D41">
        <w:t xml:space="preserve">can </w:t>
      </w:r>
      <w:r w:rsidRPr="003B1D41">
        <w:t xml:space="preserve">reduce the effect of </w:t>
      </w:r>
      <w:r w:rsidR="0028010F" w:rsidRPr="003B1D41">
        <w:t>soft tissue artefact</w:t>
      </w:r>
      <w:r w:rsidR="00765953" w:rsidRPr="003B1D41">
        <w:t xml:space="preserve"> </w:t>
      </w:r>
      <w:r w:rsidRPr="003B1D41">
        <w:t xml:space="preserve">in measuring axial rotation of the humerus </w:t>
      </w:r>
      <w:r w:rsidR="00F357CB" w:rsidRPr="003B1D41">
        <w:fldChar w:fldCharType="begin">
          <w:fldData xml:space="preserve">PEVuZE5vdGU+PENpdGU+PEF1dGhvcj5TY2htaWR0PC9BdXRob3I+PFllYXI+MTk5OTwvWWVhcj48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</w:fldData>
        </w:fldChar>
      </w:r>
      <w:r w:rsidR="00227A74" w:rsidRPr="003B1D41">
        <w:instrText xml:space="preserve"> ADDIN EN.CITE </w:instrText>
      </w:r>
      <w:r w:rsidR="00227A74" w:rsidRPr="003B1D41">
        <w:fldChar w:fldCharType="begin">
          <w:fldData xml:space="preserve">PEVuZE5vdGU+PENpdGU+PEF1dGhvcj5TY2htaWR0PC9BdXRob3I+PFllYXI+MTk5OTwvWWVhcj48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</w:fldData>
        </w:fldChar>
      </w:r>
      <w:r w:rsidR="00227A74" w:rsidRPr="003B1D41">
        <w:instrText xml:space="preserve"> ADDIN EN.CITE.DATA </w:instrText>
      </w:r>
      <w:r w:rsidR="00227A74" w:rsidRPr="003B1D41">
        <w:fldChar w:fldCharType="end"/>
      </w:r>
      <w:r w:rsidR="00F357CB" w:rsidRPr="003B1D41">
        <w:fldChar w:fldCharType="separate"/>
      </w:r>
      <w:r w:rsidR="00227A74" w:rsidRPr="003B1D41">
        <w:rPr>
          <w:noProof/>
        </w:rPr>
        <w:t>(Cao et al., 2007; Cutti et al., 2006; Duprey et al., 2017; Roux et al., 2002; Schmidt et al., 1999)</w:t>
      </w:r>
      <w:r w:rsidR="00F357CB" w:rsidRPr="003B1D41">
        <w:fldChar w:fldCharType="end"/>
      </w:r>
      <w:r w:rsidR="00D26A3F" w:rsidRPr="003B1D41">
        <w:t xml:space="preserve">. </w:t>
      </w:r>
      <w:r w:rsidR="004F0A66" w:rsidRPr="003B1D41">
        <w:t>T</w:t>
      </w:r>
      <w:r w:rsidR="00EA4B51" w:rsidRPr="003B1D41">
        <w:t xml:space="preserve">he rigid joint constraints </w:t>
      </w:r>
      <w:r w:rsidR="004F0A66" w:rsidRPr="003B1D41">
        <w:t>within these models</w:t>
      </w:r>
      <w:r w:rsidR="00F07ACB" w:rsidRPr="003B1D41">
        <w:t>, however,</w:t>
      </w:r>
      <w:r w:rsidR="004F0A66" w:rsidRPr="003B1D41">
        <w:t xml:space="preserve"> </w:t>
      </w:r>
      <w:r w:rsidR="00221C2C" w:rsidRPr="003B1D41">
        <w:t>may oversimplify movement patterns</w:t>
      </w:r>
      <w:r w:rsidR="008928BC" w:rsidRPr="003B1D41">
        <w:t xml:space="preserve">. </w:t>
      </w:r>
      <w:r w:rsidR="00C66B34" w:rsidRPr="003B1D41">
        <w:t>In addition, s</w:t>
      </w:r>
      <w:r w:rsidR="00777077" w:rsidRPr="003B1D41">
        <w:t xml:space="preserve">ome </w:t>
      </w:r>
      <w:r w:rsidR="00D24E24" w:rsidRPr="003B1D41">
        <w:t xml:space="preserve">models </w:t>
      </w:r>
      <w:r w:rsidR="00777077" w:rsidRPr="003B1D41">
        <w:t>r</w:t>
      </w:r>
      <w:r w:rsidR="00967F5B" w:rsidRPr="003B1D41">
        <w:t xml:space="preserve">ely on the forearm </w:t>
      </w:r>
      <w:r w:rsidR="00777077" w:rsidRPr="003B1D41">
        <w:t xml:space="preserve">and </w:t>
      </w:r>
      <w:r w:rsidR="006A41E1" w:rsidRPr="003B1D41">
        <w:t xml:space="preserve">require </w:t>
      </w:r>
      <w:r w:rsidRPr="003B1D41">
        <w:t xml:space="preserve">elbow flexion </w:t>
      </w:r>
      <w:r w:rsidR="00350A44" w:rsidRPr="003B1D41">
        <w:t>being present to avoid lin</w:t>
      </w:r>
      <w:r w:rsidR="006E2A24" w:rsidRPr="003B1D41">
        <w:t xml:space="preserve">earity between the long axes of the humerus and forearm, </w:t>
      </w:r>
      <w:r w:rsidRPr="003B1D41">
        <w:t>thus making their use during some tasks impractical</w:t>
      </w:r>
      <w:r w:rsidR="006E2A24" w:rsidRPr="003B1D41">
        <w:t xml:space="preserve"> </w:t>
      </w:r>
      <w:r w:rsidR="003B065A" w:rsidRPr="003B1D41">
        <w:t>where full elbow extension is present</w:t>
      </w:r>
      <w:r w:rsidRPr="003B1D41">
        <w:t xml:space="preserve">. </w:t>
      </w:r>
    </w:p>
    <w:p w14:paraId="47AC51B6" w14:textId="2029BAF1" w:rsidR="00E215F1" w:rsidRPr="003B1D41" w:rsidRDefault="00F625EE" w:rsidP="004F1215">
      <w:pPr>
        <w:spacing w:after="0" w:line="480" w:lineRule="auto"/>
        <w:ind w:firstLine="720"/>
      </w:pPr>
      <w:r w:rsidRPr="003B1D41">
        <w:t>Defining the humerus using the H</w:t>
      </w:r>
      <w:r w:rsidRPr="003B1D41">
        <w:rPr>
          <w:vertAlign w:val="subscript"/>
        </w:rPr>
        <w:t>1</w:t>
      </w:r>
      <w:r w:rsidRPr="003B1D41">
        <w:t xml:space="preserve"> method requires accurate tracking of the medial and lateral epicondyles. Placing markers directly onto the landmarks can provide accurate tracking, but only when little elbow flexion/extension occurs</w:t>
      </w:r>
      <w:r w:rsidR="00612CF5" w:rsidRPr="003B1D41">
        <w:t xml:space="preserve"> </w:t>
      </w:r>
      <w:r w:rsidR="00612CF5" w:rsidRPr="003B1D41">
        <w:fldChar w:fldCharType="begin"/>
      </w:r>
      <w:r w:rsidR="00612CF5" w:rsidRPr="003B1D41">
        <w:instrText xml:space="preserve"> ADDIN EN.CITE &lt;EndNote&gt;&lt;Cite&gt;&lt;Author&gt;King&lt;/Author&gt;&lt;Year&gt;2012&lt;/Year&gt;&lt;RecNum&gt;1488&lt;/RecNum&gt;&lt;DisplayText&gt;(King and Yeadon, 2012)&lt;/DisplayText&gt;&lt;record&gt;&lt;rec-number&gt;1488&lt;/rec-number&gt;&lt;foreign-keys&gt;&lt;key app="EN" db-id="ext2extfzz9xr1ep05i5px5k5a9p2rp50tsa" timestamp="1633704193"&gt;1488&lt;/key&gt;&lt;/foreign-keys&gt;&lt;ref-type name="Journal Article"&gt;17&lt;/ref-type&gt;&lt;contributors&gt;&lt;authors&gt;&lt;author&gt;King, M.A.&lt;/author&gt;&lt;author&gt;Yeadon, M.R.&lt;/author&gt;&lt;/authors&gt;&lt;/contributors&gt;&lt;titles&gt;&lt;title&gt;Quantifying Elbow Extension and Elbow Hyperextension in Cricket Bowling: A case study of Jenny Gunn&lt;/title&gt;&lt;secondary-title&gt;Journal of Sports Sciences&lt;/secondary-title&gt;&lt;/titles&gt;&lt;periodical&gt;&lt;full-title&gt;Journal of Sports Sciences&lt;/full-title&gt;&lt;/periodical&gt;&lt;pages&gt;937-947&lt;/pages&gt;&lt;volume&gt;30&lt;/volume&gt;&lt;number&gt;9&lt;/number&gt;&lt;dates&gt;&lt;year&gt;2012&lt;/year&gt;&lt;/dates&gt;&lt;urls&gt;&lt;/urls&gt;&lt;/record&gt;&lt;/Cite&gt;&lt;/EndNote&gt;</w:instrText>
      </w:r>
      <w:r w:rsidR="00612CF5" w:rsidRPr="003B1D41">
        <w:fldChar w:fldCharType="separate"/>
      </w:r>
      <w:r w:rsidR="00612CF5" w:rsidRPr="003B1D41">
        <w:rPr>
          <w:noProof/>
        </w:rPr>
        <w:t>(King and Yeadon, 2012)</w:t>
      </w:r>
      <w:r w:rsidR="00612CF5" w:rsidRPr="003B1D41">
        <w:fldChar w:fldCharType="end"/>
      </w:r>
      <w:r w:rsidRPr="003B1D41">
        <w:t xml:space="preserve">, which is unlikely </w:t>
      </w:r>
      <w:r w:rsidR="00630A96" w:rsidRPr="003B1D41">
        <w:t xml:space="preserve">in </w:t>
      </w:r>
      <w:r w:rsidRPr="003B1D41">
        <w:t>many activities of daily living</w:t>
      </w:r>
      <w:r w:rsidR="00D47EE2" w:rsidRPr="003B1D41">
        <w:t xml:space="preserve"> and sporting tasks</w:t>
      </w:r>
      <w:r w:rsidRPr="003B1D41">
        <w:t xml:space="preserve">. It is, therefore, suggested to avoid the use of markers placed over anatomical landmarks which may be susceptible to soft tissue artefact and </w:t>
      </w:r>
      <w:r w:rsidR="003C5298" w:rsidRPr="003B1D41">
        <w:t>i</w:t>
      </w:r>
      <w:r w:rsidR="00D47EE2" w:rsidRPr="003B1D41">
        <w:t>n</w:t>
      </w:r>
      <w:r w:rsidR="003C5298" w:rsidRPr="003B1D41">
        <w:t xml:space="preserve">stead utilise a technical </w:t>
      </w:r>
      <w:r w:rsidRPr="003B1D41">
        <w:t xml:space="preserve">marker </w:t>
      </w:r>
      <w:r w:rsidR="003C5298" w:rsidRPr="003B1D41">
        <w:t>se</w:t>
      </w:r>
      <w:r w:rsidR="00E93C67" w:rsidRPr="003B1D41">
        <w:t>t</w:t>
      </w:r>
      <w:r w:rsidR="003C5298" w:rsidRPr="003B1D41">
        <w:t xml:space="preserve"> </w:t>
      </w:r>
      <w:r w:rsidRPr="003B1D41">
        <w:t xml:space="preserve">attached to the </w:t>
      </w:r>
      <w:r w:rsidR="00DE63B6" w:rsidRPr="003B1D41">
        <w:t>arm</w:t>
      </w:r>
      <w:r w:rsidRPr="003B1D41">
        <w:t xml:space="preserve"> </w:t>
      </w:r>
      <w:r w:rsidR="00612CF5" w:rsidRPr="003B1D41">
        <w:fldChar w:fldCharType="begin"/>
      </w:r>
      <w:r w:rsidR="00612CF5" w:rsidRPr="003B1D41">
        <w:instrText xml:space="preserve"> ADDIN EN.CITE &lt;EndNote&gt;&lt;Cite&gt;&lt;Author&gt;Kontaxis&lt;/Author&gt;&lt;Year&gt;2009&lt;/Year&gt;&lt;RecNum&gt;442&lt;/RecNum&gt;&lt;DisplayText&gt;(Kontaxis et al., 2009)&lt;/DisplayText&gt;&lt;record&gt;&lt;rec-number&gt;442&lt;/rec-number&gt;&lt;foreign-keys&gt;&lt;key app="EN" db-id="ext2extfzz9xr1ep05i5px5k5a9p2rp50tsa" timestamp="1633703484"&gt;442&lt;/key&gt;&lt;/foreign-keys&gt;&lt;ref-type name="Journal Article"&gt;17&lt;/ref-type&gt;&lt;contributors&gt;&lt;authors&gt;&lt;author&gt;Kontaxis, A.&lt;/author&gt;&lt;author&gt;Cutti, A.G.&lt;/author&gt;&lt;author&gt;Johnson, G.R.&lt;/author&gt;&lt;author&gt;Veeger, H.E.J.&lt;/author&gt;&lt;/authors&gt;&lt;/contributors&gt;&lt;titles&gt;&lt;title&gt;A framework for the definition of standardising protocols for measuring upper-extremity kinematics&lt;/title&gt;&lt;secondary-title&gt;Clinical Biomechanics&lt;/secondary-title&gt;&lt;/titles&gt;&lt;periodical&gt;&lt;full-title&gt;Clinical Biomechanics&lt;/full-title&gt;&lt;/periodical&gt;&lt;pages&gt;246-253&lt;/pages&gt;&lt;volume&gt;24&lt;/volume&gt;&lt;dates&gt;&lt;year&gt;2009&lt;/year&gt;&lt;/dates&gt;&lt;urls&gt;&lt;/urls&gt;&lt;/record&gt;&lt;/Cite&gt;&lt;/EndNote&gt;</w:instrText>
      </w:r>
      <w:r w:rsidR="00612CF5" w:rsidRPr="003B1D41">
        <w:fldChar w:fldCharType="separate"/>
      </w:r>
      <w:r w:rsidR="00612CF5" w:rsidRPr="003B1D41">
        <w:rPr>
          <w:noProof/>
        </w:rPr>
        <w:t>(Kontaxis et al., 2009)</w:t>
      </w:r>
      <w:r w:rsidR="00612CF5" w:rsidRPr="003B1D41">
        <w:fldChar w:fldCharType="end"/>
      </w:r>
      <w:r w:rsidRPr="003B1D41">
        <w:t xml:space="preserve">. </w:t>
      </w:r>
      <w:r w:rsidR="00E93C67" w:rsidRPr="003B1D41">
        <w:t xml:space="preserve">The location of the medial and lateral </w:t>
      </w:r>
      <w:r w:rsidR="00B3247F" w:rsidRPr="003B1D41">
        <w:t>epi</w:t>
      </w:r>
      <w:r w:rsidR="00E8493D" w:rsidRPr="003B1D41">
        <w:t xml:space="preserve">condyles </w:t>
      </w:r>
      <w:r w:rsidR="00E93C67" w:rsidRPr="003B1D41">
        <w:t xml:space="preserve">are </w:t>
      </w:r>
      <w:r w:rsidR="005D7CB7" w:rsidRPr="003B1D41">
        <w:t xml:space="preserve">then </w:t>
      </w:r>
      <w:r w:rsidR="00E93C67" w:rsidRPr="003B1D41">
        <w:t xml:space="preserve">determined with respect to the technical marker set during a calibration trial and then recreated during the dynamic trials based on their location with respect to the technical marker set. </w:t>
      </w:r>
      <w:r w:rsidRPr="003B1D41">
        <w:t xml:space="preserve">Correct location of the markers constituting the </w:t>
      </w:r>
      <w:r w:rsidR="00E83843" w:rsidRPr="003B1D41">
        <w:t>technical marker set</w:t>
      </w:r>
      <w:r w:rsidRPr="003B1D41">
        <w:t xml:space="preserve"> is paramount when estimating humeral kinematics </w:t>
      </w:r>
      <w:r w:rsidR="00B2211E" w:rsidRPr="003B1D41">
        <w:t>and</w:t>
      </w:r>
      <w:r w:rsidRPr="003B1D41">
        <w:t xml:space="preserve"> </w:t>
      </w:r>
      <w:r w:rsidR="00931772" w:rsidRPr="003B1D41">
        <w:t xml:space="preserve">they </w:t>
      </w:r>
      <w:r w:rsidRPr="003B1D41">
        <w:t xml:space="preserve">should be positioned where </w:t>
      </w:r>
      <w:r w:rsidR="0028010F" w:rsidRPr="003B1D41">
        <w:t>soft tissue artefact</w:t>
      </w:r>
      <w:r w:rsidRPr="003B1D41">
        <w:t xml:space="preserve"> is minimal</w:t>
      </w:r>
      <w:r w:rsidR="00612CF5" w:rsidRPr="003B1D41">
        <w:t xml:space="preserve"> </w:t>
      </w:r>
      <w:r w:rsidR="00612CF5" w:rsidRPr="003B1D41">
        <w:fldChar w:fldCharType="begin"/>
      </w:r>
      <w:r w:rsidR="00612CF5" w:rsidRPr="003B1D41">
        <w:instrText xml:space="preserve"> ADDIN EN.CITE &lt;EndNote&gt;&lt;Cite&gt;&lt;Author&gt;Cappozzo&lt;/Author&gt;&lt;Year&gt;1997&lt;/Year&gt;&lt;RecNum&gt;1170&lt;/RecNum&gt;&lt;DisplayText&gt;(Cappozzo et al., 1997)&lt;/DisplayText&gt;&lt;record&gt;&lt;rec-number&gt;1170&lt;/rec-number&gt;&lt;foreign-keys&gt;&lt;key app="EN" db-id="ext2extfzz9xr1ep05i5px5k5a9p2rp50tsa" timestamp="1633704101"&gt;1170&lt;/key&gt;&lt;/foreign-keys&gt;&lt;ref-type name="Journal Article"&gt;17&lt;/ref-type&gt;&lt;contributors&gt;&lt;authors&gt;&lt;author&gt;Cappozzo, A.&lt;/author&gt;&lt;author&gt;Cappello, A.&lt;/author&gt;&lt;author&gt;Della Croce, U.&lt;/author&gt;&lt;author&gt;Pensalfini, F.&lt;/author&gt;&lt;/authors&gt;&lt;/contributors&gt;&lt;auth-address&gt;Cattedra di Tecnologie Biomediche, Universita degli Studi di Sassari, Italy.&lt;/auth-address&gt;&lt;titles&gt;&lt;title&gt;Surface-marker cluster design criteria for 3-D bone movement reconstruction&lt;/title&gt;&lt;secondary-title&gt;IEEE Trans Biomed Eng&lt;/secondary-title&gt;&lt;alt-title&gt;IEEE transactions on bio-medical engineering&lt;/alt-title&gt;&lt;/titles&gt;&lt;periodical&gt;&lt;full-title&gt;IEEE Trans Biomed Eng&lt;/full-title&gt;&lt;abbr-1&gt;IEEE transactions on bio-medical engineering&lt;/abbr-1&gt;&lt;/periodical&gt;&lt;alt-periodical&gt;&lt;full-title&gt;IEEE Trans Biomed Eng&lt;/full-title&gt;&lt;abbr-1&gt;IEEE transactions on bio-medical engineering&lt;/abbr-1&gt;&lt;/alt-periodical&gt;&lt;pages&gt;1165-74&lt;/pages&gt;&lt;volume&gt;44&lt;/volume&gt;&lt;number&gt;12&lt;/number&gt;&lt;edition&gt;1997/12/24&lt;/edition&gt;&lt;keywords&gt;&lt;keyword&gt;Animals&lt;/keyword&gt;&lt;keyword&gt;Bone and Bones/anatomy &amp;amp; histology/*physiology&lt;/keyword&gt;&lt;keyword&gt;Cluster Analysis&lt;/keyword&gt;&lt;keyword&gt;Humans&lt;/keyword&gt;&lt;keyword&gt;Least-Squares Analysis&lt;/keyword&gt;&lt;keyword&gt;*Models, Biological&lt;/keyword&gt;&lt;keyword&gt;Movement&lt;/keyword&gt;&lt;keyword&gt;Surface Properties&lt;/keyword&gt;&lt;/keywords&gt;&lt;dates&gt;&lt;year&gt;1997&lt;/year&gt;&lt;pub-dates&gt;&lt;date&gt;Dec&lt;/date&gt;&lt;/pub-dates&gt;&lt;/dates&gt;&lt;isbn&gt;0018-9294 (Print)&amp;#xD;0018-9294&lt;/isbn&gt;&lt;accession-num&gt;9401217&lt;/accession-num&gt;&lt;urls&gt;&lt;/urls&gt;&lt;electronic-resource-num&gt;10.1109/10.649988&lt;/electronic-resource-num&gt;&lt;remote-database-provider&gt;NLM&lt;/remote-database-provider&gt;&lt;language&gt;eng&lt;/language&gt;&lt;/record&gt;&lt;/Cite&gt;&lt;/EndNote&gt;</w:instrText>
      </w:r>
      <w:r w:rsidR="00612CF5" w:rsidRPr="003B1D41">
        <w:fldChar w:fldCharType="separate"/>
      </w:r>
      <w:r w:rsidR="00612CF5" w:rsidRPr="003B1D41">
        <w:rPr>
          <w:noProof/>
        </w:rPr>
        <w:t>(Cappozzo et al., 1997)</w:t>
      </w:r>
      <w:r w:rsidR="00612CF5" w:rsidRPr="003B1D41">
        <w:fldChar w:fldCharType="end"/>
      </w:r>
      <w:r w:rsidRPr="003B1D41">
        <w:t xml:space="preserve">. Whilst there is some evidence suggesting that the use of </w:t>
      </w:r>
      <w:r w:rsidR="00B2211E" w:rsidRPr="003B1D41">
        <w:t xml:space="preserve">a technical marker set </w:t>
      </w:r>
      <w:r w:rsidRPr="003B1D41">
        <w:t>approach is comparable to an anatomical approach</w:t>
      </w:r>
      <w:r w:rsidR="00931772" w:rsidRPr="003B1D41">
        <w:t xml:space="preserve">, where markers directly </w:t>
      </w:r>
      <w:r w:rsidR="0081189C" w:rsidRPr="003B1D41">
        <w:t>attached to the medial and lateral epicondyles</w:t>
      </w:r>
      <w:r w:rsidRPr="003B1D41">
        <w:t xml:space="preserve"> </w:t>
      </w:r>
      <w:r w:rsidR="00FA731D" w:rsidRPr="003B1D41">
        <w:fldChar w:fldCharType="begin">
          <w:fldData xml:space="preserve">PEVuZE5vdGU+PENpdGU+PEF1dGhvcj5Cb3NlcjwvQXV0aG9yPjxZZWFyPjIwMTg8L1llYXI+PFJl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</w:fldData>
        </w:fldChar>
      </w:r>
      <w:r w:rsidR="003303DA" w:rsidRPr="003B1D41">
        <w:instrText xml:space="preserve"> ADDIN EN.CITE </w:instrText>
      </w:r>
      <w:r w:rsidR="003303DA" w:rsidRPr="003B1D41">
        <w:fldChar w:fldCharType="begin">
          <w:fldData xml:space="preserve">PEVuZE5vdGU+PENpdGU+PEF1dGhvcj5Cb3NlcjwvQXV0aG9yPjxZZWFyPjIwMTg8L1llYXI+PFJl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</w:fldData>
        </w:fldChar>
      </w:r>
      <w:r w:rsidR="003303DA" w:rsidRPr="003B1D41">
        <w:instrText xml:space="preserve"> ADDIN EN.CITE.DATA </w:instrText>
      </w:r>
      <w:r w:rsidR="003303DA" w:rsidRPr="003B1D41">
        <w:fldChar w:fldCharType="end"/>
      </w:r>
      <w:r w:rsidR="00FA731D" w:rsidRPr="003B1D41">
        <w:fldChar w:fldCharType="separate"/>
      </w:r>
      <w:r w:rsidR="00FA731D" w:rsidRPr="003B1D41">
        <w:rPr>
          <w:noProof/>
        </w:rPr>
        <w:t>(Boser et al., 2018)</w:t>
      </w:r>
      <w:r w:rsidR="00FA731D" w:rsidRPr="003B1D41">
        <w:fldChar w:fldCharType="end"/>
      </w:r>
      <w:r w:rsidRPr="003B1D41">
        <w:t>, the assessment of marker location</w:t>
      </w:r>
      <w:r w:rsidR="00B0417F" w:rsidRPr="003B1D41">
        <w:t xml:space="preserve"> comprising the technical marker set </w:t>
      </w:r>
      <w:r w:rsidRPr="003B1D41">
        <w:t xml:space="preserve">has received little attention. Understanding the soft tissue artefact across the </w:t>
      </w:r>
      <w:r w:rsidR="00DE63B6" w:rsidRPr="003B1D41">
        <w:t>arm</w:t>
      </w:r>
      <w:r w:rsidRPr="003B1D41">
        <w:t xml:space="preserve"> segment would allow for optimisation of marker location to improve validity of humeral kinematic measurements.</w:t>
      </w:r>
    </w:p>
    <w:p w14:paraId="7677DD85" w14:textId="349AC1A8" w:rsidR="00F625EE" w:rsidRPr="003B1D41" w:rsidRDefault="00F625EE" w:rsidP="004F1215">
      <w:pPr>
        <w:spacing w:after="0" w:line="480" w:lineRule="auto"/>
        <w:ind w:firstLine="720"/>
      </w:pPr>
      <w:r w:rsidRPr="003B1D41">
        <w:lastRenderedPageBreak/>
        <w:t xml:space="preserve">The aim of this study was to examine soft tissue artefact across the </w:t>
      </w:r>
      <w:r w:rsidR="00DE63B6" w:rsidRPr="003B1D41">
        <w:t>arm</w:t>
      </w:r>
      <w:r w:rsidRPr="003B1D41">
        <w:t xml:space="preserve"> segment during humeral axial rotation. Specific objectives included; quantify </w:t>
      </w:r>
      <w:r w:rsidR="005E0BA7" w:rsidRPr="003B1D41">
        <w:t xml:space="preserve">the </w:t>
      </w:r>
      <w:r w:rsidR="00257F9E" w:rsidRPr="003B1D41">
        <w:t>elastic</w:t>
      </w:r>
      <w:r w:rsidR="005E0BA7" w:rsidRPr="003B1D41">
        <w:t xml:space="preserve"> deformation </w:t>
      </w:r>
      <w:r w:rsidR="00D245A7" w:rsidRPr="003B1D41">
        <w:t xml:space="preserve">of markers placed </w:t>
      </w:r>
      <w:r w:rsidR="00AA6B18" w:rsidRPr="003B1D41">
        <w:t xml:space="preserve">along the </w:t>
      </w:r>
      <w:r w:rsidR="00DE63B6" w:rsidRPr="003B1D41">
        <w:t>arm</w:t>
      </w:r>
      <w:r w:rsidR="00165340" w:rsidRPr="003B1D41">
        <w:t>,</w:t>
      </w:r>
      <w:r w:rsidRPr="003B1D41">
        <w:t xml:space="preserve"> determine </w:t>
      </w:r>
      <w:r w:rsidR="00D245A7" w:rsidRPr="003B1D41">
        <w:t xml:space="preserve">the </w:t>
      </w:r>
      <w:r w:rsidR="003D11DE" w:rsidRPr="003B1D41">
        <w:t>combined effect</w:t>
      </w:r>
      <w:r w:rsidR="006F35C0" w:rsidRPr="003B1D41">
        <w:t>s</w:t>
      </w:r>
      <w:r w:rsidR="003D11DE" w:rsidRPr="003B1D41">
        <w:t xml:space="preserve"> of elastic deformation and </w:t>
      </w:r>
      <w:r w:rsidR="00D245A7" w:rsidRPr="003B1D41">
        <w:t xml:space="preserve">rigid displacement </w:t>
      </w:r>
      <w:r w:rsidR="003D11DE" w:rsidRPr="003B1D41">
        <w:t>on</w:t>
      </w:r>
      <w:r w:rsidR="00906D36" w:rsidRPr="003B1D41">
        <w:t xml:space="preserve"> </w:t>
      </w:r>
      <w:r w:rsidRPr="003B1D41">
        <w:t>humeral axial rotation</w:t>
      </w:r>
      <w:r w:rsidR="008F4FD9" w:rsidRPr="003B1D41">
        <w:t xml:space="preserve"> and </w:t>
      </w:r>
      <w:r w:rsidRPr="003B1D41">
        <w:t xml:space="preserve">determine if a refined marker </w:t>
      </w:r>
      <w:r w:rsidR="00165340" w:rsidRPr="003B1D41">
        <w:t>set compr</w:t>
      </w:r>
      <w:r w:rsidR="008D6A4B" w:rsidRPr="003B1D41">
        <w:t>ising the technical marker set</w:t>
      </w:r>
      <w:r w:rsidRPr="003B1D41">
        <w:t xml:space="preserve"> based </w:t>
      </w:r>
      <w:r w:rsidR="008B5239" w:rsidRPr="003B1D41">
        <w:t xml:space="preserve">upon analysis of the </w:t>
      </w:r>
      <w:r w:rsidR="00210B48" w:rsidRPr="003B1D41">
        <w:t xml:space="preserve">elastic </w:t>
      </w:r>
      <w:r w:rsidR="008B5239" w:rsidRPr="003B1D41">
        <w:t xml:space="preserve">deformation </w:t>
      </w:r>
      <w:r w:rsidR="008F4FD9" w:rsidRPr="003B1D41">
        <w:t xml:space="preserve">improves </w:t>
      </w:r>
      <w:r w:rsidRPr="003B1D41">
        <w:t>humeral axial rotation measurements. The hypotheses are; humeral axial rotation will be underestimated</w:t>
      </w:r>
      <w:r w:rsidR="008E7417" w:rsidRPr="003B1D41">
        <w:t xml:space="preserve"> and </w:t>
      </w:r>
      <w:r w:rsidRPr="003B1D41">
        <w:t>a refined marker cluster will reduce the underestimation of humeral axial rotation</w:t>
      </w:r>
      <w:r w:rsidR="00C1172D" w:rsidRPr="003B1D41">
        <w:t>.</w:t>
      </w:r>
    </w:p>
    <w:p w14:paraId="5B82DA7D" w14:textId="77777777" w:rsidR="000B7127" w:rsidRPr="003B1D41" w:rsidRDefault="000B7127" w:rsidP="00F9289A">
      <w:pPr>
        <w:spacing w:after="0" w:line="480" w:lineRule="auto"/>
        <w:ind w:firstLine="720"/>
      </w:pPr>
    </w:p>
    <w:p w14:paraId="3730934B" w14:textId="77777777" w:rsidR="00280C59" w:rsidRPr="003B1D41" w:rsidRDefault="008A711F" w:rsidP="00F9289A">
      <w:pPr>
        <w:spacing w:after="0" w:line="480" w:lineRule="auto"/>
        <w:rPr>
          <w:b/>
        </w:rPr>
      </w:pPr>
      <w:r w:rsidRPr="003B1D41">
        <w:rPr>
          <w:b/>
        </w:rPr>
        <w:t>METHOD</w:t>
      </w:r>
    </w:p>
    <w:p w14:paraId="5D8F868D" w14:textId="77777777" w:rsidR="00954381" w:rsidRPr="003B1D41" w:rsidRDefault="00954381" w:rsidP="00DD5776">
      <w:pPr>
        <w:spacing w:after="0" w:line="480" w:lineRule="auto"/>
        <w:rPr>
          <w:b/>
        </w:rPr>
      </w:pPr>
      <w:r w:rsidRPr="003B1D41">
        <w:rPr>
          <w:b/>
        </w:rPr>
        <w:t>Participants</w:t>
      </w:r>
    </w:p>
    <w:p w14:paraId="6629B50C" w14:textId="61D7FBE7" w:rsidR="008A711F" w:rsidRPr="003B1D41" w:rsidRDefault="008A5DCC" w:rsidP="00DD5776">
      <w:pPr>
        <w:spacing w:after="0" w:line="480" w:lineRule="auto"/>
      </w:pPr>
      <w:r w:rsidRPr="003B1D41">
        <w:t>Thirteen</w:t>
      </w:r>
      <w:r w:rsidR="008A711F" w:rsidRPr="003B1D41">
        <w:t xml:space="preserve"> wheelchair users, three of which were recreationally active </w:t>
      </w:r>
      <w:r w:rsidR="00682BC7" w:rsidRPr="003B1D41">
        <w:t xml:space="preserve">male </w:t>
      </w:r>
      <w:r w:rsidR="008A711F" w:rsidRPr="003B1D41">
        <w:t xml:space="preserve">wheelchair </w:t>
      </w:r>
      <w:r w:rsidR="00682BC7" w:rsidRPr="003B1D41">
        <w:t xml:space="preserve">users </w:t>
      </w:r>
      <w:r w:rsidR="008A711F" w:rsidRPr="003B1D41">
        <w:t xml:space="preserve">and 10 (3 female and 7 male) were </w:t>
      </w:r>
      <w:r w:rsidR="00E257C8" w:rsidRPr="003B1D41">
        <w:t>professional</w:t>
      </w:r>
      <w:r w:rsidR="00794AD9" w:rsidRPr="003B1D41">
        <w:t xml:space="preserve"> wheelchair tennis players, </w:t>
      </w:r>
      <w:r w:rsidR="00655DA9" w:rsidRPr="003B1D41">
        <w:t xml:space="preserve">took part in </w:t>
      </w:r>
      <w:r w:rsidR="00794AD9" w:rsidRPr="003B1D41">
        <w:t>the study</w:t>
      </w:r>
      <w:r w:rsidR="00237F29" w:rsidRPr="003B1D41">
        <w:t xml:space="preserve"> (</w:t>
      </w:r>
      <w:r w:rsidR="00B455DD" w:rsidRPr="003B1D41">
        <w:t xml:space="preserve">average age 30 years </w:t>
      </w:r>
      <w:r w:rsidR="00B455DD" w:rsidRPr="003B1D41">
        <w:rPr>
          <w:rFonts w:cstheme="minorHAnsi"/>
        </w:rPr>
        <w:t>±</w:t>
      </w:r>
      <w:r w:rsidR="00B455DD" w:rsidRPr="003B1D41">
        <w:t xml:space="preserve"> 10</w:t>
      </w:r>
      <w:r w:rsidR="00237F29" w:rsidRPr="003B1D41">
        <w:t>)</w:t>
      </w:r>
      <w:r w:rsidR="00794AD9" w:rsidRPr="003B1D41">
        <w:t xml:space="preserve">. </w:t>
      </w:r>
      <w:r w:rsidR="008A711F" w:rsidRPr="003B1D41">
        <w:t xml:space="preserve"> All participants could actively internally and externally rotate their humerus unaided.</w:t>
      </w:r>
      <w:r w:rsidR="002B61AB" w:rsidRPr="003B1D41">
        <w:t xml:space="preserve"> The study was approved by the </w:t>
      </w:r>
      <w:r w:rsidR="005E4B35" w:rsidRPr="003B1D41">
        <w:t xml:space="preserve">School </w:t>
      </w:r>
      <w:r w:rsidR="002B61AB" w:rsidRPr="003B1D41">
        <w:t xml:space="preserve">of Health Sciences Ethics Committee and participants provided </w:t>
      </w:r>
      <w:r w:rsidR="00205FC8" w:rsidRPr="003B1D41">
        <w:t xml:space="preserve">written </w:t>
      </w:r>
      <w:r w:rsidR="002B61AB" w:rsidRPr="003B1D41">
        <w:t>informed consent prior to commencement of the study.</w:t>
      </w:r>
    </w:p>
    <w:p w14:paraId="53D842F1" w14:textId="77777777" w:rsidR="00810F38" w:rsidRPr="003B1D41" w:rsidRDefault="00810F38" w:rsidP="00DD5776">
      <w:pPr>
        <w:spacing w:after="0" w:line="480" w:lineRule="auto"/>
        <w:rPr>
          <w:b/>
        </w:rPr>
      </w:pPr>
    </w:p>
    <w:p w14:paraId="2D4D48F2" w14:textId="77777777" w:rsidR="00954381" w:rsidRPr="003B1D41" w:rsidRDefault="00954381" w:rsidP="00DD5776">
      <w:pPr>
        <w:spacing w:after="0" w:line="480" w:lineRule="auto"/>
        <w:rPr>
          <w:b/>
        </w:rPr>
      </w:pPr>
      <w:r w:rsidRPr="003B1D41">
        <w:rPr>
          <w:b/>
        </w:rPr>
        <w:t>Data collection</w:t>
      </w:r>
    </w:p>
    <w:p w14:paraId="55E7390E" w14:textId="66511DC5" w:rsidR="008A5DCC" w:rsidRPr="003B1D41" w:rsidRDefault="008A711F" w:rsidP="00DD5776">
      <w:pPr>
        <w:spacing w:after="0" w:line="480" w:lineRule="auto"/>
      </w:pPr>
      <w:r w:rsidRPr="003B1D41">
        <w:t>Retroreflective markers were attached</w:t>
      </w:r>
      <w:r w:rsidR="00CE16AF" w:rsidRPr="003B1D41">
        <w:t xml:space="preserve"> to</w:t>
      </w:r>
      <w:r w:rsidRPr="003B1D41">
        <w:t xml:space="preserve"> the thorax on the sternal notch (IJ), xiphoid process (PX), C7 and T8 vertebrae</w:t>
      </w:r>
      <w:r w:rsidR="00794AD9" w:rsidRPr="003B1D41">
        <w:t xml:space="preserve"> and r</w:t>
      </w:r>
      <w:r w:rsidRPr="003B1D41">
        <w:t xml:space="preserve">igid marker clusters consisting of three markers were attached bilaterally to the acromion </w:t>
      </w:r>
      <w:r w:rsidR="00682BC7" w:rsidRPr="003B1D41">
        <w:fldChar w:fldCharType="begin"/>
      </w:r>
      <w:r w:rsidR="008F5C97" w:rsidRPr="003B1D41">
        <w:instrText xml:space="preserve"> ADDIN EN.CITE &lt;EndNote&gt;&lt;Cite&gt;&lt;Author&gt;Warner&lt;/Author&gt;&lt;Year&gt;2015&lt;/Year&gt;&lt;RecNum&gt;1093&lt;/RecNum&gt;&lt;DisplayText&gt;(Warner et al., 2015; Warner et al., 2012)&lt;/DisplayText&gt;&lt;record&gt;&lt;rec-number&gt;1093&lt;/rec-number&gt;&lt;foreign-keys&gt;&lt;key app="EN" db-id="ext2extfzz9xr1ep05i5px5k5a9p2rp50tsa" timestamp="1633704084"&gt;1093&lt;/key&gt;&lt;/foreign-keys&gt;&lt;ref-type name="Journal Article"&gt;17&lt;/ref-type&gt;&lt;contributors&gt;&lt;authors&gt;&lt;author&gt;Warner, M.B.&lt;/author&gt;&lt;author&gt;Chappell, P.&lt;/author&gt;&lt;author&gt;Stokes, M.J.&lt;/author&gt;&lt;/authors&gt;&lt;/contributors&gt;&lt;titles&gt;&lt;title&gt;Measurement of Dynamic Scapular Kinematics Using an Acromion Marker Cluster to Minimize Skin Movement Artifact&lt;/title&gt;&lt;secondary-title&gt;Journal of Visualized Experiments&lt;/secondary-title&gt;&lt;/titles&gt;&lt;periodical&gt;&lt;full-title&gt;Journal of Visualized Experiments&lt;/full-title&gt;&lt;/periodical&gt;&lt;pages&gt;e51717-e51717&lt;/pages&gt;&lt;number&gt;96&lt;/number&gt;&lt;dates&gt;&lt;year&gt;2015&lt;/year&gt;&lt;/dates&gt;&lt;urls&gt;&lt;/urls&gt;&lt;/record&gt;&lt;/Cite&gt;&lt;Cite&gt;&lt;Author&gt;Warner&lt;/Author&gt;&lt;Year&gt;2012&lt;/Year&gt;&lt;RecNum&gt;701&lt;/RecNum&gt;&lt;record&gt;&lt;rec-number&gt;701&lt;/rec-number&gt;&lt;foreign-keys&gt;&lt;key app="EN" db-id="ext2extfzz9xr1ep05i5px5k5a9p2rp50tsa" timestamp="1633703928"&gt;701&lt;/key&gt;&lt;/foreign-keys&gt;&lt;ref-type name="Journal Article"&gt;17&lt;/ref-type&gt;&lt;contributors&gt;&lt;authors&gt;&lt;author&gt;Warner, M.B.&lt;/author&gt;&lt;author&gt;Chappell, P.H.&lt;/author&gt;&lt;author&gt;Stokes, M.J.&lt;/author&gt;&lt;/authors&gt;&lt;/contributors&gt;&lt;titles&gt;&lt;title&gt;Measuring scapular kinematics during arm lowering using the acromion marker cluster&lt;/title&gt;&lt;secondary-title&gt;Human Movement Science&lt;/secondary-title&gt;&lt;/titles&gt;&lt;periodical&gt;&lt;full-title&gt;Human Movement Science&lt;/full-title&gt;&lt;/periodical&gt;&lt;pages&gt;386-396&lt;/pages&gt;&lt;volume&gt;31&lt;/volume&gt;&lt;number&gt;2&lt;/number&gt;&lt;dates&gt;&lt;year&gt;2012&lt;/year&gt;&lt;/dates&gt;&lt;urls&gt;&lt;/urls&gt;&lt;electronic-resource-num&gt;http://dx.doi.org/10.1016/j.humov.2011.07.004&lt;/electronic-resource-num&gt;&lt;/record&gt;&lt;/Cite&gt;&lt;/EndNote&gt;</w:instrText>
      </w:r>
      <w:r w:rsidR="00682BC7" w:rsidRPr="003B1D41">
        <w:fldChar w:fldCharType="separate"/>
      </w:r>
      <w:r w:rsidR="008F5C97" w:rsidRPr="003B1D41">
        <w:rPr>
          <w:noProof/>
        </w:rPr>
        <w:t>(Warner et al., 2015; Warner et al., 2012)</w:t>
      </w:r>
      <w:r w:rsidR="00682BC7" w:rsidRPr="003B1D41">
        <w:fldChar w:fldCharType="end"/>
      </w:r>
      <w:r w:rsidR="00682BC7" w:rsidRPr="003B1D41">
        <w:t xml:space="preserve">. </w:t>
      </w:r>
      <w:r w:rsidRPr="003B1D41">
        <w:t xml:space="preserve">Markers were </w:t>
      </w:r>
      <w:r w:rsidR="00794AD9" w:rsidRPr="003B1D41">
        <w:t xml:space="preserve">then </w:t>
      </w:r>
      <w:r w:rsidRPr="003B1D41">
        <w:t xml:space="preserve">attached bilaterally and directly on to the </w:t>
      </w:r>
      <w:r w:rsidR="007609BC" w:rsidRPr="003B1D41">
        <w:t>skin of</w:t>
      </w:r>
      <w:r w:rsidRPr="003B1D41">
        <w:t xml:space="preserve"> </w:t>
      </w:r>
      <w:r w:rsidR="00794AD9" w:rsidRPr="003B1D41">
        <w:t xml:space="preserve">the </w:t>
      </w:r>
      <w:r w:rsidRPr="003B1D41">
        <w:t xml:space="preserve">anterior, lateral and posterior aspects of the </w:t>
      </w:r>
      <w:r w:rsidR="00DE63B6" w:rsidRPr="003B1D41">
        <w:t>arm</w:t>
      </w:r>
      <w:r w:rsidRPr="003B1D41">
        <w:t>.</w:t>
      </w:r>
      <w:r w:rsidR="007609BC" w:rsidRPr="003B1D41">
        <w:t xml:space="preserve"> Four markers were attached to each aspect </w:t>
      </w:r>
      <w:r w:rsidR="00794AD9" w:rsidRPr="003B1D41">
        <w:t xml:space="preserve">of the </w:t>
      </w:r>
      <w:r w:rsidR="00DE63B6" w:rsidRPr="003B1D41">
        <w:t>arm</w:t>
      </w:r>
      <w:r w:rsidR="00794AD9" w:rsidRPr="003B1D41">
        <w:t xml:space="preserve"> </w:t>
      </w:r>
      <w:r w:rsidR="007609BC" w:rsidRPr="003B1D41">
        <w:t xml:space="preserve">spaced equidistant starting </w:t>
      </w:r>
      <w:r w:rsidR="00D828A5" w:rsidRPr="003B1D41">
        <w:t xml:space="preserve">at the point of insertion of the </w:t>
      </w:r>
      <w:r w:rsidR="007609BC" w:rsidRPr="003B1D41">
        <w:t>deltoid muscle and ending approximately 3cm proximal to the elbow joint line (</w:t>
      </w:r>
      <w:r w:rsidR="00361FAF" w:rsidRPr="003B1D41">
        <w:fldChar w:fldCharType="begin"/>
      </w:r>
      <w:r w:rsidR="00361FAF" w:rsidRPr="003B1D41">
        <w:instrText xml:space="preserve"> REF _Ref453322558 \h </w:instrText>
      </w:r>
      <w:r w:rsidR="003B1D41">
        <w:instrText xml:space="preserve"> \* MERGEFORMAT </w:instrText>
      </w:r>
      <w:r w:rsidR="00361FAF" w:rsidRPr="003B1D41">
        <w:fldChar w:fldCharType="separate"/>
      </w:r>
      <w:r w:rsidR="002E2BA2" w:rsidRPr="003B1D41">
        <w:t xml:space="preserve">Figure </w:t>
      </w:r>
      <w:r w:rsidR="002E2BA2" w:rsidRPr="003B1D41">
        <w:rPr>
          <w:noProof/>
        </w:rPr>
        <w:t>1</w:t>
      </w:r>
      <w:r w:rsidR="00361FAF" w:rsidRPr="003B1D41">
        <w:fldChar w:fldCharType="end"/>
      </w:r>
      <w:r w:rsidR="007609BC" w:rsidRPr="003B1D41">
        <w:t>). Four markers were also attached bilaterally to the wrist, one each on the dorsal aspect of the radial and ulna styloid and two markers approximately 3cm proximal to the radial and ulna styloid.</w:t>
      </w:r>
      <w:r w:rsidR="00682BC7" w:rsidRPr="003B1D41">
        <w:t xml:space="preserve"> A wand was used to determine the location </w:t>
      </w:r>
      <w:r w:rsidR="000B7127" w:rsidRPr="003B1D41">
        <w:t xml:space="preserve">of </w:t>
      </w:r>
      <w:r w:rsidR="00682BC7" w:rsidRPr="003B1D41">
        <w:t>the</w:t>
      </w:r>
      <w:r w:rsidR="00395BCB" w:rsidRPr="003B1D41">
        <w:t xml:space="preserve"> medial and lateral</w:t>
      </w:r>
      <w:r w:rsidR="00682BC7" w:rsidRPr="003B1D41">
        <w:t xml:space="preserve"> humeral </w:t>
      </w:r>
      <w:r w:rsidR="00395BCB" w:rsidRPr="003B1D41">
        <w:t>epicondyles</w:t>
      </w:r>
      <w:r w:rsidR="00D828A5" w:rsidRPr="003B1D41">
        <w:t xml:space="preserve"> with respect to the </w:t>
      </w:r>
      <w:r w:rsidR="00DE63B6" w:rsidRPr="003B1D41">
        <w:lastRenderedPageBreak/>
        <w:t>arm</w:t>
      </w:r>
      <w:r w:rsidR="00D828A5" w:rsidRPr="003B1D41">
        <w:t xml:space="preserve"> marker cluster</w:t>
      </w:r>
      <w:r w:rsidR="00682BC7" w:rsidRPr="003B1D41">
        <w:t>.</w:t>
      </w:r>
      <w:r w:rsidR="00FF5E96" w:rsidRPr="003B1D41">
        <w:t xml:space="preserve"> Marker movement</w:t>
      </w:r>
      <w:r w:rsidR="00361FAF" w:rsidRPr="003B1D41">
        <w:t>s were captured using a</w:t>
      </w:r>
      <w:r w:rsidR="00A610C6" w:rsidRPr="003B1D41">
        <w:t xml:space="preserve"> </w:t>
      </w:r>
      <w:r w:rsidR="00361FAF" w:rsidRPr="003B1D41">
        <w:t xml:space="preserve">Vicon </w:t>
      </w:r>
      <w:r w:rsidR="00CA25A7" w:rsidRPr="003B1D41">
        <w:t>T-series m</w:t>
      </w:r>
      <w:r w:rsidR="00FF5E96" w:rsidRPr="003B1D41">
        <w:t xml:space="preserve">otion </w:t>
      </w:r>
      <w:r w:rsidR="00CA25A7" w:rsidRPr="003B1D41">
        <w:t>c</w:t>
      </w:r>
      <w:r w:rsidR="00FF5E96" w:rsidRPr="003B1D41">
        <w:t xml:space="preserve">apture </w:t>
      </w:r>
      <w:r w:rsidR="00361FAF" w:rsidRPr="003B1D41">
        <w:t xml:space="preserve">(Oxford, UK) </w:t>
      </w:r>
      <w:r w:rsidR="00FF5E96" w:rsidRPr="003B1D41">
        <w:t>system operating at 100Hz.</w:t>
      </w:r>
    </w:p>
    <w:p w14:paraId="2284AF7F" w14:textId="1D28E345" w:rsidR="007609BC" w:rsidRPr="003B1D41" w:rsidRDefault="007609BC" w:rsidP="00682BC7">
      <w:pPr>
        <w:spacing w:after="0" w:line="480" w:lineRule="auto"/>
        <w:ind w:firstLine="720"/>
      </w:pPr>
      <w:r w:rsidRPr="003B1D41">
        <w:t xml:space="preserve">A three second static trial was captured </w:t>
      </w:r>
      <w:r w:rsidR="00F16341" w:rsidRPr="003B1D41">
        <w:t>with the participant’s arm by their side</w:t>
      </w:r>
      <w:r w:rsidR="00EF00DA" w:rsidRPr="003B1D41">
        <w:t xml:space="preserve"> and elbow fully extended.</w:t>
      </w:r>
      <w:r w:rsidR="00F16341" w:rsidRPr="003B1D41">
        <w:t xml:space="preserve"> Participants then completed a circumduction movement to functionally determine the glenohumeral joint centre. Participants then completed </w:t>
      </w:r>
      <w:r w:rsidR="00954381" w:rsidRPr="003B1D41">
        <w:t xml:space="preserve">three repetitions of </w:t>
      </w:r>
      <w:r w:rsidR="006C7B43" w:rsidRPr="003B1D41">
        <w:t xml:space="preserve">humeral axial rotation </w:t>
      </w:r>
      <w:r w:rsidR="00CE16AF" w:rsidRPr="003B1D41">
        <w:t>with each arm</w:t>
      </w:r>
      <w:r w:rsidR="00D125B0" w:rsidRPr="003B1D41">
        <w:t>;</w:t>
      </w:r>
      <w:r w:rsidR="00F16341" w:rsidRPr="003B1D41">
        <w:t xml:space="preserve"> </w:t>
      </w:r>
      <w:r w:rsidR="00CF1750" w:rsidRPr="003B1D41">
        <w:t>start</w:t>
      </w:r>
      <w:r w:rsidR="00D125B0" w:rsidRPr="003B1D41">
        <w:t>ing</w:t>
      </w:r>
      <w:r w:rsidR="00CF1750" w:rsidRPr="003B1D41">
        <w:t xml:space="preserve"> </w:t>
      </w:r>
      <w:r w:rsidR="00DD46E8" w:rsidRPr="003B1D41">
        <w:t xml:space="preserve">with their arm abducted to 90° and elbow flexed to 90°, </w:t>
      </w:r>
      <w:r w:rsidR="00D125B0" w:rsidRPr="003B1D41">
        <w:t xml:space="preserve">participants </w:t>
      </w:r>
      <w:r w:rsidR="00DD46E8" w:rsidRPr="003B1D41">
        <w:t>actively internally rotated their arm until the</w:t>
      </w:r>
      <w:r w:rsidR="00361FAF" w:rsidRPr="003B1D41">
        <w:t>y</w:t>
      </w:r>
      <w:r w:rsidR="00DD46E8" w:rsidRPr="003B1D41">
        <w:t xml:space="preserve"> </w:t>
      </w:r>
      <w:r w:rsidR="00361FAF" w:rsidRPr="003B1D41">
        <w:t xml:space="preserve">reached their </w:t>
      </w:r>
      <w:r w:rsidR="00DD46E8" w:rsidRPr="003B1D41">
        <w:t>maximum.</w:t>
      </w:r>
      <w:r w:rsidR="00954381" w:rsidRPr="003B1D41">
        <w:t xml:space="preserve"> </w:t>
      </w:r>
    </w:p>
    <w:p w14:paraId="574D53B5" w14:textId="77777777" w:rsidR="00954381" w:rsidRPr="003B1D41" w:rsidRDefault="00954381" w:rsidP="00DD5776">
      <w:pPr>
        <w:spacing w:after="0" w:line="480" w:lineRule="auto"/>
      </w:pPr>
    </w:p>
    <w:p w14:paraId="4C9125EA" w14:textId="2351B106" w:rsidR="00954381" w:rsidRPr="003B1D41" w:rsidRDefault="00794AD9" w:rsidP="00DD5776">
      <w:pPr>
        <w:spacing w:after="0" w:line="480" w:lineRule="auto"/>
        <w:rPr>
          <w:b/>
        </w:rPr>
      </w:pPr>
      <w:r w:rsidRPr="003B1D41">
        <w:rPr>
          <w:b/>
        </w:rPr>
        <w:t xml:space="preserve">Determination of </w:t>
      </w:r>
      <w:r w:rsidR="00AD431D" w:rsidRPr="003B1D41">
        <w:rPr>
          <w:b/>
        </w:rPr>
        <w:t>Elastic</w:t>
      </w:r>
      <w:r w:rsidR="00A407A7" w:rsidRPr="003B1D41">
        <w:rPr>
          <w:b/>
        </w:rPr>
        <w:t xml:space="preserve"> Deformation </w:t>
      </w:r>
      <w:r w:rsidRPr="003B1D41">
        <w:rPr>
          <w:b/>
        </w:rPr>
        <w:t>Soft Tissue Artefact</w:t>
      </w:r>
    </w:p>
    <w:p w14:paraId="2E06F2D3" w14:textId="3C7B5584" w:rsidR="00C5729C" w:rsidRPr="003B1D41" w:rsidRDefault="00CE16AF" w:rsidP="00C5729C">
      <w:pPr>
        <w:spacing w:after="0" w:line="480" w:lineRule="auto"/>
        <w:ind w:firstLine="720"/>
      </w:pPr>
      <w:r w:rsidRPr="003B1D41">
        <w:t xml:space="preserve">The Optimal Common Shape Technique (OCST) was used to determine </w:t>
      </w:r>
      <w:r w:rsidR="002538E6" w:rsidRPr="003B1D41">
        <w:t>elastic</w:t>
      </w:r>
      <w:r w:rsidR="00B766A3" w:rsidRPr="003B1D41">
        <w:t xml:space="preserve"> deformation </w:t>
      </w:r>
      <w:r w:rsidRPr="003B1D41">
        <w:t xml:space="preserve">during the humeral </w:t>
      </w:r>
      <w:r w:rsidR="0066380B" w:rsidRPr="003B1D41">
        <w:t>axial rotation</w:t>
      </w:r>
      <w:r w:rsidR="0060725B" w:rsidRPr="003B1D41">
        <w:t xml:space="preserve"> </w:t>
      </w:r>
      <w:r w:rsidR="0060725B" w:rsidRPr="003B1D41">
        <w:fldChar w:fldCharType="begin"/>
      </w:r>
      <w:r w:rsidR="0060725B" w:rsidRPr="003B1D41">
        <w:instrText xml:space="preserve"> ADDIN EN.CITE &lt;EndNote&gt;&lt;Cite&gt;&lt;Author&gt;Taylor&lt;/Author&gt;&lt;Year&gt;2005&lt;/Year&gt;&lt;RecNum&gt;1163&lt;/RecNum&gt;&lt;DisplayText&gt;(Taylor et al., 2005)&lt;/DisplayText&gt;&lt;record&gt;&lt;rec-number&gt;1163&lt;/rec-number&gt;&lt;foreign-keys&gt;&lt;key app="EN" db-id="ext2extfzz9xr1ep05i5px5k5a9p2rp50tsa" timestamp="1633704097"&gt;1163&lt;/key&gt;&lt;/foreign-keys&gt;&lt;ref-type name="Journal Article"&gt;17&lt;/ref-type&gt;&lt;contributors&gt;&lt;authors&gt;&lt;author&gt;Taylor, W.R&lt;/author&gt;&lt;author&gt;Ehrig, Rainald M.&lt;/author&gt;&lt;author&gt;Duda, G.N.&lt;/author&gt;&lt;author&gt;Schell, H.&lt;/author&gt;&lt;author&gt;Seebeck, P.&lt;/author&gt;&lt;author&gt;Heller, Markus O.&lt;/author&gt;&lt;/authors&gt;&lt;/contributors&gt;&lt;titles&gt;&lt;title&gt;On the influence of soft tissue artefact in the determination of bone kinematics using skin markers&lt;/title&gt;&lt;secondary-title&gt;Journal of Orthopaedic Research&lt;/secondary-title&gt;&lt;/titles&gt;&lt;periodical&gt;&lt;full-title&gt;Journal of Orthopaedic Research&lt;/full-title&gt;&lt;/periodical&gt;&lt;pages&gt;726-734&lt;/pages&gt;&lt;volume&gt;23&lt;/volume&gt;&lt;dates&gt;&lt;year&gt;2005&lt;/year&gt;&lt;/dates&gt;&lt;urls&gt;&lt;/urls&gt;&lt;/record&gt;&lt;/Cite&gt;&lt;/EndNote&gt;</w:instrText>
      </w:r>
      <w:r w:rsidR="0060725B" w:rsidRPr="003B1D41">
        <w:fldChar w:fldCharType="separate"/>
      </w:r>
      <w:r w:rsidR="0060725B" w:rsidRPr="003B1D41">
        <w:rPr>
          <w:noProof/>
        </w:rPr>
        <w:t>(Taylor et al., 2005)</w:t>
      </w:r>
      <w:r w:rsidR="0060725B" w:rsidRPr="003B1D41">
        <w:fldChar w:fldCharType="end"/>
      </w:r>
      <w:r w:rsidR="00F93635" w:rsidRPr="003B1D41">
        <w:t xml:space="preserve">. </w:t>
      </w:r>
      <w:r w:rsidR="00C72360" w:rsidRPr="003B1D41">
        <w:t>Frist, t</w:t>
      </w:r>
      <w:r w:rsidR="00794AD9" w:rsidRPr="003B1D41">
        <w:t>he average shape of a given set of markers is determined during a reference activity</w:t>
      </w:r>
      <w:r w:rsidR="00831FEB" w:rsidRPr="003B1D41">
        <w:t>, in this case the static trial,</w:t>
      </w:r>
      <w:r w:rsidR="00794AD9" w:rsidRPr="003B1D41">
        <w:t xml:space="preserve"> </w:t>
      </w:r>
      <w:r w:rsidR="00966F08" w:rsidRPr="003B1D41">
        <w:t xml:space="preserve">using </w:t>
      </w:r>
      <w:r w:rsidR="00794AD9" w:rsidRPr="003B1D41">
        <w:t>a Generalised Procrustes Analysis (GPA)</w:t>
      </w:r>
      <w:r w:rsidR="00831FEB" w:rsidRPr="003B1D41">
        <w:t>.</w:t>
      </w:r>
      <w:r w:rsidR="00794AD9" w:rsidRPr="003B1D41">
        <w:t xml:space="preserve"> </w:t>
      </w:r>
      <w:r w:rsidR="00831FEB" w:rsidRPr="003B1D41">
        <w:t xml:space="preserve">Secondly, </w:t>
      </w:r>
      <w:r w:rsidR="00794AD9" w:rsidRPr="003B1D41">
        <w:t xml:space="preserve">the rigid shape </w:t>
      </w:r>
      <w:r w:rsidR="00153232" w:rsidRPr="003B1D41">
        <w:t xml:space="preserve">is </w:t>
      </w:r>
      <w:r w:rsidR="00794AD9" w:rsidRPr="003B1D41">
        <w:t xml:space="preserve">mapped on to the </w:t>
      </w:r>
      <w:r w:rsidR="00395BCB" w:rsidRPr="003B1D41">
        <w:t xml:space="preserve">captured </w:t>
      </w:r>
      <w:r w:rsidR="00794AD9" w:rsidRPr="003B1D41">
        <w:t>markers during the dynamic activity</w:t>
      </w:r>
      <w:r w:rsidR="00F022ED" w:rsidRPr="003B1D41">
        <w:t>, in this case humeral axial rotation,</w:t>
      </w:r>
      <w:r w:rsidR="00794AD9" w:rsidRPr="003B1D41">
        <w:t xml:space="preserve"> </w:t>
      </w:r>
      <w:r w:rsidR="00CA25A7" w:rsidRPr="003B1D41">
        <w:t>using</w:t>
      </w:r>
      <w:r w:rsidR="00794AD9" w:rsidRPr="003B1D41">
        <w:t xml:space="preserve"> an Ordinary Procrustes Analysis (OPA).</w:t>
      </w:r>
      <w:r w:rsidR="004475F7" w:rsidRPr="003B1D41">
        <w:t xml:space="preserve"> </w:t>
      </w:r>
      <w:r w:rsidR="00794AD9" w:rsidRPr="003B1D41">
        <w:t xml:space="preserve">To determine the amount of local deformation the Euclidian distance between each OPA fitted marker and its respective </w:t>
      </w:r>
      <w:r w:rsidR="00035B2F" w:rsidRPr="003B1D41">
        <w:t xml:space="preserve">captured </w:t>
      </w:r>
      <w:r w:rsidR="00794AD9" w:rsidRPr="003B1D41">
        <w:t xml:space="preserve">marker was calculated during the </w:t>
      </w:r>
      <w:r w:rsidR="00522E4B" w:rsidRPr="003B1D41">
        <w:t xml:space="preserve">axial </w:t>
      </w:r>
      <w:r w:rsidR="00794AD9" w:rsidRPr="003B1D41">
        <w:t xml:space="preserve">rotation movement. The displacement vectors of the captured markers with respect to the relevant OPA fitted markers was determined by </w:t>
      </w:r>
      <w:r w:rsidR="00B7138B" w:rsidRPr="003B1D41">
        <w:t xml:space="preserve">defining </w:t>
      </w:r>
      <w:r w:rsidR="00794AD9" w:rsidRPr="003B1D41">
        <w:t xml:space="preserve">a local coordinate system for the </w:t>
      </w:r>
      <w:r w:rsidR="00DE63B6" w:rsidRPr="003B1D41">
        <w:t>arm</w:t>
      </w:r>
      <w:r w:rsidR="0096174E" w:rsidRPr="003B1D41">
        <w:t xml:space="preserve"> using the OPA fitted markers, where the </w:t>
      </w:r>
      <w:r w:rsidR="00794AD9" w:rsidRPr="003B1D41">
        <w:t xml:space="preserve">X axis pointed forward, Y axis pointed </w:t>
      </w:r>
      <w:r w:rsidR="007D5FE6">
        <w:t>superiorly</w:t>
      </w:r>
      <w:r w:rsidR="00794AD9" w:rsidRPr="003B1D41">
        <w:t xml:space="preserve"> and the Z axis pointed laterally</w:t>
      </w:r>
      <w:r w:rsidR="003871C4" w:rsidRPr="003B1D41">
        <w:t xml:space="preserve"> when the arm was in its static position</w:t>
      </w:r>
      <w:r w:rsidR="00794AD9" w:rsidRPr="003B1D41">
        <w:t>. The origin was placed at each OPA fitted marker in turn and the vector displacement of each captured marker was determined with respect to the local coordinate system. The Euclidian distances and vector displacements were time normalised through interpolation over 101 data points</w:t>
      </w:r>
      <w:r w:rsidR="0054013D" w:rsidRPr="003B1D41">
        <w:t xml:space="preserve"> from the start of the axial rotation movement to the end</w:t>
      </w:r>
      <w:r w:rsidR="00794AD9" w:rsidRPr="003B1D41">
        <w:t xml:space="preserve">. The data were then averaged across the three trials for each side, then averaged across all participants with left and right sides being combined resulting in 26 arms used for analysis. </w:t>
      </w:r>
      <w:r w:rsidR="00C5729C" w:rsidRPr="003B1D41">
        <w:t xml:space="preserve">Following analysis of </w:t>
      </w:r>
      <w:r w:rsidR="00DC753A" w:rsidRPr="003B1D41">
        <w:t xml:space="preserve">the </w:t>
      </w:r>
      <w:r w:rsidR="00AD431D" w:rsidRPr="003B1D41">
        <w:t xml:space="preserve">elastic </w:t>
      </w:r>
      <w:r w:rsidR="00DC753A" w:rsidRPr="003B1D41">
        <w:lastRenderedPageBreak/>
        <w:t>deformation</w:t>
      </w:r>
      <w:r w:rsidR="00C5729C" w:rsidRPr="003B1D41">
        <w:t xml:space="preserve">, a secondary analysis was performed where only the most distal markers on the </w:t>
      </w:r>
      <w:r w:rsidR="00DE63B6" w:rsidRPr="003B1D41">
        <w:t>arm</w:t>
      </w:r>
      <w:r w:rsidR="00C5729C" w:rsidRPr="003B1D41">
        <w:t xml:space="preserve"> were used to form the </w:t>
      </w:r>
      <w:r w:rsidR="00DE63B6" w:rsidRPr="003B1D41">
        <w:t>arm</w:t>
      </w:r>
      <w:r w:rsidR="00C5729C" w:rsidRPr="003B1D41">
        <w:t xml:space="preserve"> cluster.</w:t>
      </w:r>
    </w:p>
    <w:p w14:paraId="0B4937B1" w14:textId="77777777" w:rsidR="00794AD9" w:rsidRPr="003B1D41" w:rsidRDefault="00794AD9" w:rsidP="00DD5776">
      <w:pPr>
        <w:spacing w:after="0" w:line="480" w:lineRule="auto"/>
        <w:rPr>
          <w:b/>
        </w:rPr>
      </w:pPr>
    </w:p>
    <w:p w14:paraId="5F8EF601" w14:textId="72FA6091" w:rsidR="00794AD9" w:rsidRPr="003B1D41" w:rsidRDefault="00794AD9" w:rsidP="00DD5776">
      <w:pPr>
        <w:spacing w:after="0" w:line="480" w:lineRule="auto"/>
        <w:rPr>
          <w:b/>
        </w:rPr>
      </w:pPr>
      <w:r w:rsidRPr="003B1D41">
        <w:rPr>
          <w:b/>
        </w:rPr>
        <w:t xml:space="preserve">Determining </w:t>
      </w:r>
      <w:r w:rsidR="00B914AA" w:rsidRPr="003B1D41">
        <w:rPr>
          <w:b/>
        </w:rPr>
        <w:t>Rigid Displacement S</w:t>
      </w:r>
      <w:r w:rsidR="0028010F" w:rsidRPr="003B1D41">
        <w:rPr>
          <w:b/>
        </w:rPr>
        <w:t xml:space="preserve">oft </w:t>
      </w:r>
      <w:r w:rsidR="00471E22" w:rsidRPr="003B1D41">
        <w:rPr>
          <w:b/>
        </w:rPr>
        <w:t>T</w:t>
      </w:r>
      <w:r w:rsidR="0028010F" w:rsidRPr="003B1D41">
        <w:rPr>
          <w:b/>
        </w:rPr>
        <w:t xml:space="preserve">issue </w:t>
      </w:r>
      <w:r w:rsidR="00471E22" w:rsidRPr="003B1D41">
        <w:rPr>
          <w:b/>
        </w:rPr>
        <w:t>A</w:t>
      </w:r>
      <w:r w:rsidR="0028010F" w:rsidRPr="003B1D41">
        <w:rPr>
          <w:b/>
        </w:rPr>
        <w:t>rtefact</w:t>
      </w:r>
      <w:r w:rsidRPr="003B1D41">
        <w:rPr>
          <w:b/>
        </w:rPr>
        <w:t xml:space="preserve"> on </w:t>
      </w:r>
      <w:r w:rsidR="00395BCB" w:rsidRPr="003B1D41">
        <w:rPr>
          <w:b/>
        </w:rPr>
        <w:t xml:space="preserve">Humeral </w:t>
      </w:r>
      <w:r w:rsidRPr="003B1D41">
        <w:rPr>
          <w:b/>
        </w:rPr>
        <w:t>Axial Rotation</w:t>
      </w:r>
    </w:p>
    <w:p w14:paraId="77684FB5" w14:textId="498E8BF5" w:rsidR="00CF1750" w:rsidRPr="003B1D41" w:rsidRDefault="00165BBF" w:rsidP="00E90984">
      <w:pPr>
        <w:spacing w:after="0" w:line="480" w:lineRule="auto"/>
        <w:ind w:firstLine="720"/>
      </w:pPr>
      <w:r w:rsidRPr="003B1D41">
        <w:t xml:space="preserve">The location of the </w:t>
      </w:r>
      <w:r w:rsidR="00D828A5" w:rsidRPr="003B1D41">
        <w:t xml:space="preserve">humeral medial and lateral epicondyles </w:t>
      </w:r>
      <w:r w:rsidRPr="003B1D41">
        <w:t xml:space="preserve">were determined with respect to </w:t>
      </w:r>
      <w:r w:rsidR="000B7127" w:rsidRPr="003B1D41">
        <w:t xml:space="preserve">the OPA </w:t>
      </w:r>
      <w:r w:rsidR="0047477E" w:rsidRPr="003B1D41">
        <w:t>fitted markers</w:t>
      </w:r>
      <w:r w:rsidRPr="003B1D41">
        <w:t xml:space="preserve">. </w:t>
      </w:r>
      <w:r w:rsidR="00794AD9" w:rsidRPr="003B1D41">
        <w:t xml:space="preserve">The location of the humeral anatomical landmarks were </w:t>
      </w:r>
      <w:r w:rsidR="00CE16A4" w:rsidRPr="003B1D41">
        <w:t xml:space="preserve">then </w:t>
      </w:r>
      <w:r w:rsidR="00794AD9" w:rsidRPr="003B1D41">
        <w:t xml:space="preserve">reconstructed in the global coordinate system based on their known location with respect to the OPA fitted </w:t>
      </w:r>
      <w:r w:rsidR="00DE63B6" w:rsidRPr="003B1D41">
        <w:t>arm</w:t>
      </w:r>
      <w:r w:rsidR="00A42596" w:rsidRPr="003B1D41">
        <w:t xml:space="preserve"> </w:t>
      </w:r>
      <w:r w:rsidR="00794AD9" w:rsidRPr="003B1D41">
        <w:t>markers</w:t>
      </w:r>
      <w:r w:rsidR="00CE16A4" w:rsidRPr="003B1D41">
        <w:t xml:space="preserve"> </w:t>
      </w:r>
      <w:r w:rsidR="0027731A" w:rsidRPr="003B1D41">
        <w:t xml:space="preserve">recorded </w:t>
      </w:r>
      <w:r w:rsidR="00CE16A4" w:rsidRPr="003B1D41">
        <w:t>during the axial rotation trials</w:t>
      </w:r>
      <w:r w:rsidR="00794AD9" w:rsidRPr="003B1D41">
        <w:t xml:space="preserve">. </w:t>
      </w:r>
      <w:r w:rsidR="00D87C4A" w:rsidRPr="003B1D41">
        <w:t xml:space="preserve">This process was repeated for the revised </w:t>
      </w:r>
      <w:r w:rsidR="00DE63B6" w:rsidRPr="003B1D41">
        <w:t>arm</w:t>
      </w:r>
      <w:r w:rsidR="00D87C4A" w:rsidRPr="003B1D41">
        <w:t xml:space="preserve"> marker cluster consisting only of the distal markers. </w:t>
      </w:r>
      <w:r w:rsidRPr="003B1D41">
        <w:t xml:space="preserve">The glenohumeral joint centre was determined </w:t>
      </w:r>
      <w:r w:rsidR="00CF1750" w:rsidRPr="003B1D41">
        <w:t>between the</w:t>
      </w:r>
      <w:r w:rsidR="000B7127" w:rsidRPr="003B1D41">
        <w:t xml:space="preserve"> </w:t>
      </w:r>
      <w:r w:rsidR="00CF1750" w:rsidRPr="003B1D41">
        <w:t xml:space="preserve">acromion marker cluster and the </w:t>
      </w:r>
      <w:r w:rsidR="00DE63B6" w:rsidRPr="003B1D41">
        <w:t>arm</w:t>
      </w:r>
      <w:r w:rsidR="00CF1750" w:rsidRPr="003B1D41">
        <w:t xml:space="preserve"> marker cluster during the circumduction movement </w:t>
      </w:r>
      <w:r w:rsidRPr="003B1D41">
        <w:t xml:space="preserve">using the SCoRE technique </w:t>
      </w:r>
      <w:r w:rsidR="00CF1750" w:rsidRPr="003B1D41">
        <w:fldChar w:fldCharType="begin">
          <w:fldData xml:space="preserve">PEVuZE5vdGU+PENpdGU+PEF1dGhvcj5FaHJpZzwvQXV0aG9yPjxZZWFyPjIwMDY8L1llYXI+PFJl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</w:fldData>
        </w:fldChar>
      </w:r>
      <w:r w:rsidR="008F5C97" w:rsidRPr="003B1D41">
        <w:instrText xml:space="preserve"> ADDIN EN.CITE </w:instrText>
      </w:r>
      <w:r w:rsidR="008F5C97" w:rsidRPr="003B1D41">
        <w:fldChar w:fldCharType="begin">
          <w:fldData xml:space="preserve">PEVuZE5vdGU+PENpdGU+PEF1dGhvcj5FaHJpZzwvQXV0aG9yPjxZZWFyPjIwMDY8L1llYXI+PFJl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</w:fldData>
        </w:fldChar>
      </w:r>
      <w:r w:rsidR="008F5C97" w:rsidRPr="003B1D41">
        <w:instrText xml:space="preserve"> ADDIN EN.CITE.DATA </w:instrText>
      </w:r>
      <w:r w:rsidR="008F5C97" w:rsidRPr="003B1D41">
        <w:fldChar w:fldCharType="end"/>
      </w:r>
      <w:r w:rsidR="00CF1750" w:rsidRPr="003B1D41">
        <w:fldChar w:fldCharType="separate"/>
      </w:r>
      <w:r w:rsidR="008F5C97" w:rsidRPr="003B1D41">
        <w:rPr>
          <w:noProof/>
        </w:rPr>
        <w:t>(Asadi Nikooyan et al., 2011; Ehrig and Heller, 2019; Ehrig et al., 2006)</w:t>
      </w:r>
      <w:r w:rsidR="00CF1750" w:rsidRPr="003B1D41">
        <w:fldChar w:fldCharType="end"/>
      </w:r>
      <w:r w:rsidR="00CD4145" w:rsidRPr="003B1D41">
        <w:t>.</w:t>
      </w:r>
    </w:p>
    <w:p w14:paraId="77C6BA74" w14:textId="61EB8D73" w:rsidR="009E2220" w:rsidRPr="003B1D41" w:rsidRDefault="00C16E56" w:rsidP="00BB26B4">
      <w:pPr>
        <w:spacing w:after="0" w:line="480" w:lineRule="auto"/>
        <w:ind w:firstLine="720"/>
      </w:pPr>
      <w:r w:rsidRPr="003B1D41">
        <w:t xml:space="preserve">Joint kinematics for the humerus were determined through defining local coordinates systems for </w:t>
      </w:r>
      <w:r w:rsidR="00D828A5" w:rsidRPr="003B1D41">
        <w:t xml:space="preserve">the thorax and humerus </w:t>
      </w:r>
      <w:r w:rsidR="00A215A2" w:rsidRPr="003B1D41">
        <w:t>following I</w:t>
      </w:r>
      <w:r w:rsidR="00486D86" w:rsidRPr="003B1D41">
        <w:t xml:space="preserve">nternational </w:t>
      </w:r>
      <w:r w:rsidR="00A215A2" w:rsidRPr="003B1D41">
        <w:t>S</w:t>
      </w:r>
      <w:r w:rsidR="002243D0" w:rsidRPr="003B1D41">
        <w:t xml:space="preserve">ociety of </w:t>
      </w:r>
      <w:r w:rsidR="00A215A2" w:rsidRPr="003B1D41">
        <w:t>B</w:t>
      </w:r>
      <w:r w:rsidR="002243D0" w:rsidRPr="003B1D41">
        <w:t>iomechanics</w:t>
      </w:r>
      <w:r w:rsidR="00A215A2" w:rsidRPr="003B1D41">
        <w:t xml:space="preserve"> </w:t>
      </w:r>
      <w:r w:rsidR="002243D0" w:rsidRPr="003B1D41">
        <w:t xml:space="preserve">(ISB) </w:t>
      </w:r>
      <w:r w:rsidR="00A215A2" w:rsidRPr="003B1D41">
        <w:t xml:space="preserve">guidelines </w:t>
      </w:r>
      <w:r w:rsidR="00A215A2" w:rsidRPr="003B1D41">
        <w:fldChar w:fldCharType="begin"/>
      </w:r>
      <w:r w:rsidR="00A97C95" w:rsidRPr="003B1D41">
        <w:instrText xml:space="preserve"> ADDIN EN.CITE &lt;EndNote&gt;&lt;Cite&gt;&lt;Author&gt;Wu&lt;/Author&gt;&lt;Year&gt;2005&lt;/Year&gt;&lt;RecNum&gt;444&lt;/RecNum&gt;&lt;DisplayText&gt;(Wu et al., 2005)&lt;/DisplayText&gt;&lt;record&gt;&lt;rec-number&gt;444&lt;/rec-number&gt;&lt;foreign-keys&gt;&lt;key app="EN" db-id="ext2extfzz9xr1ep05i5px5k5a9p2rp50tsa" timestamp="1633703486"&gt;444&lt;/key&gt;&lt;/foreign-keys&gt;&lt;ref-type name="Journal Article"&gt;17&lt;/ref-type&gt;&lt;contributors&gt;&lt;authors&gt;&lt;author&gt;Wu, G.&lt;/author&gt;&lt;author&gt;van der Helm, F.C.T.&lt;/author&gt;&lt;author&gt;Veeger, H.E.J.&lt;/author&gt;&lt;author&gt;Makhsous, M.&lt;/author&gt;&lt;author&gt;Roy, P.V.&lt;/author&gt;&lt;author&gt;Anglin, C.&lt;/author&gt;&lt;author&gt;Nagels, J.&lt;/author&gt;&lt;author&gt;Karduna, A.R.&lt;/author&gt;&lt;author&gt;McQuade, K.&lt;/author&gt;&lt;author&gt;Wang, X.&lt;/author&gt;&lt;author&gt;Werner, F.W.&lt;/author&gt;&lt;author&gt;Buchholz, B.&lt;/author&gt;&lt;/authors&gt;&lt;/contributors&gt;&lt;titles&gt;&lt;title&gt;ISB recommendation on definitions of joint coordinate systems of the various joints for the reporting of human joint motion - Part II: shoulder, elbow, wrist and hand&lt;/title&gt;&lt;secondary-title&gt;Journal of Biomechanics&lt;/secondary-title&gt;&lt;/titles&gt;&lt;periodical&gt;&lt;full-title&gt;Journal of Biomechanics&lt;/full-title&gt;&lt;/periodical&gt;&lt;pages&gt;981-992&lt;/pages&gt;&lt;volume&gt;38&lt;/volume&gt;&lt;dates&gt;&lt;year&gt;2005&lt;/year&gt;&lt;/dates&gt;&lt;urls&gt;&lt;/urls&gt;&lt;electronic-resource-num&gt;10.1016/j.jbiomech.2004.05.042&lt;/electronic-resource-num&gt;&lt;/record&gt;&lt;/Cite&gt;&lt;/EndNote&gt;</w:instrText>
      </w:r>
      <w:r w:rsidR="00A215A2" w:rsidRPr="003B1D41">
        <w:fldChar w:fldCharType="separate"/>
      </w:r>
      <w:r w:rsidR="000A2AB1" w:rsidRPr="003B1D41">
        <w:rPr>
          <w:noProof/>
        </w:rPr>
        <w:t>(Wu et al., 2005)</w:t>
      </w:r>
      <w:r w:rsidR="00A215A2" w:rsidRPr="003B1D41">
        <w:fldChar w:fldCharType="end"/>
      </w:r>
      <w:r w:rsidR="00D65890" w:rsidRPr="003B1D41">
        <w:t xml:space="preserve">. The humerus was defined using both options </w:t>
      </w:r>
      <w:r w:rsidR="00FF5E96" w:rsidRPr="003B1D41">
        <w:t>(H</w:t>
      </w:r>
      <w:r w:rsidR="00FF5E96" w:rsidRPr="003B1D41">
        <w:rPr>
          <w:vertAlign w:val="subscript"/>
        </w:rPr>
        <w:t>1</w:t>
      </w:r>
      <w:r w:rsidR="00FF5E96" w:rsidRPr="003B1D41">
        <w:t xml:space="preserve"> and H</w:t>
      </w:r>
      <w:r w:rsidR="00FF5E96" w:rsidRPr="003B1D41">
        <w:rPr>
          <w:vertAlign w:val="subscript"/>
        </w:rPr>
        <w:t>2</w:t>
      </w:r>
      <w:r w:rsidR="00FF5E96" w:rsidRPr="003B1D41">
        <w:t xml:space="preserve">) </w:t>
      </w:r>
      <w:r w:rsidR="00D65890" w:rsidRPr="003B1D41">
        <w:t>as described by the ISB</w:t>
      </w:r>
      <w:r w:rsidR="002243D0" w:rsidRPr="003B1D41">
        <w:t>.</w:t>
      </w:r>
      <w:r w:rsidR="00871C90" w:rsidRPr="003B1D41">
        <w:t xml:space="preserve"> </w:t>
      </w:r>
      <w:r w:rsidRPr="003B1D41">
        <w:t xml:space="preserve">A </w:t>
      </w:r>
      <w:r w:rsidR="0005028C" w:rsidRPr="003B1D41">
        <w:t xml:space="preserve">Euler rotation </w:t>
      </w:r>
      <w:r w:rsidRPr="003B1D41">
        <w:t xml:space="preserve">sequence of plane of elevation (Y), angle of elevation (X) and axial rotation (Y) was used to determine </w:t>
      </w:r>
      <w:r w:rsidR="001D7022" w:rsidRPr="003B1D41">
        <w:t xml:space="preserve">humerothoracic </w:t>
      </w:r>
      <w:r w:rsidRPr="003B1D41">
        <w:t>kinematics</w:t>
      </w:r>
      <w:r w:rsidR="0005028C" w:rsidRPr="003B1D41">
        <w:t xml:space="preserve"> </w:t>
      </w:r>
      <w:r w:rsidR="0005028C" w:rsidRPr="003B1D41">
        <w:fldChar w:fldCharType="begin"/>
      </w:r>
      <w:r w:rsidR="00A97C95" w:rsidRPr="003B1D41">
        <w:instrText xml:space="preserve"> ADDIN EN.CITE &lt;EndNote&gt;&lt;Cite&gt;&lt;Author&gt;Doorenbosch&lt;/Author&gt;&lt;Year&gt;2003&lt;/Year&gt;&lt;RecNum&gt;136&lt;/RecNum&gt;&lt;DisplayText&gt;(Doorenbosch et al., 2003)&lt;/DisplayText&gt;&lt;record&gt;&lt;rec-number&gt;136&lt;/rec-number&gt;&lt;foreign-keys&gt;&lt;key app="EN" db-id="ext2extfzz9xr1ep05i5px5k5a9p2rp50tsa" timestamp="1633703365"&gt;136&lt;/key&gt;&lt;/foreign-keys&gt;&lt;ref-type name="Journal Article"&gt;17&lt;/ref-type&gt;&lt;contributors&gt;&lt;authors&gt;&lt;author&gt;Doorenbosch, C.A.M.&lt;/author&gt;&lt;author&gt;Harlaar, J.&lt;/author&gt;&lt;author&gt;Veeger, H.E.J.&lt;/author&gt;&lt;/authors&gt;&lt;/contributors&gt;&lt;titles&gt;&lt;title&gt;The globe system: an unambiguous description of shoulder positions in daily life movements&lt;/title&gt;&lt;secondary-title&gt;Journal of Rehabilitation Research and Development&lt;/secondary-title&gt;&lt;/titles&gt;&lt;periodical&gt;&lt;full-title&gt;Journal of Rehabilitation Research and Development&lt;/full-title&gt;&lt;/periodical&gt;&lt;pages&gt;147-156&lt;/pages&gt;&lt;volume&gt;40&lt;/volume&gt;&lt;number&gt;2&lt;/number&gt;&lt;dates&gt;&lt;year&gt;2003&lt;/year&gt;&lt;/dates&gt;&lt;urls&gt;&lt;related-urls&gt;&lt;url&gt;http://www.rehab.research.va.gov/jour/03/40/2/Doorenbosch.html&lt;/url&gt;&lt;/related-urls&gt;&lt;/urls&gt;&lt;/record&gt;&lt;/Cite&gt;&lt;/EndNote&gt;</w:instrText>
      </w:r>
      <w:r w:rsidR="0005028C" w:rsidRPr="003B1D41">
        <w:fldChar w:fldCharType="separate"/>
      </w:r>
      <w:r w:rsidR="0005028C" w:rsidRPr="003B1D41">
        <w:rPr>
          <w:noProof/>
        </w:rPr>
        <w:t>(Doorenbosch et al., 2003)</w:t>
      </w:r>
      <w:r w:rsidR="0005028C" w:rsidRPr="003B1D41">
        <w:fldChar w:fldCharType="end"/>
      </w:r>
      <w:r w:rsidRPr="003B1D41">
        <w:t>.</w:t>
      </w:r>
    </w:p>
    <w:p w14:paraId="6391C75B" w14:textId="7307008D" w:rsidR="00423363" w:rsidRPr="003B1D41" w:rsidRDefault="00DC1AB7" w:rsidP="00602A80">
      <w:pPr>
        <w:spacing w:after="0" w:line="480" w:lineRule="auto"/>
        <w:ind w:firstLine="720"/>
      </w:pPr>
      <w:r w:rsidRPr="003B1D41">
        <w:t>As the H</w:t>
      </w:r>
      <w:r w:rsidRPr="003B1D41">
        <w:rPr>
          <w:vertAlign w:val="subscript"/>
        </w:rPr>
        <w:t>2</w:t>
      </w:r>
      <w:r w:rsidRPr="003B1D41">
        <w:t xml:space="preserve"> is less reliant on the location of the medial and lateral humeral epicondyles to determine the amount humeral axial rotation</w:t>
      </w:r>
      <w:r w:rsidR="00FE4127" w:rsidRPr="003B1D41">
        <w:t xml:space="preserve"> </w:t>
      </w:r>
      <w:r w:rsidR="00FE4127" w:rsidRPr="003B1D41">
        <w:fldChar w:fldCharType="begin"/>
      </w:r>
      <w:r w:rsidR="00FE4127" w:rsidRPr="003B1D41">
        <w:instrText xml:space="preserve"> ADDIN EN.CITE &lt;EndNote&gt;&lt;Cite&gt;&lt;Author&gt;Wu&lt;/Author&gt;&lt;Year&gt;2005&lt;/Year&gt;&lt;RecNum&gt;444&lt;/RecNum&gt;&lt;DisplayText&gt;(Wu et al., 2005)&lt;/DisplayText&gt;&lt;record&gt;&lt;rec-number&gt;444&lt;/rec-number&gt;&lt;foreign-keys&gt;&lt;key app="EN" db-id="ext2extfzz9xr1ep05i5px5k5a9p2rp50tsa" timestamp="1633703486"&gt;444&lt;/key&gt;&lt;/foreign-keys&gt;&lt;ref-type name="Journal Article"&gt;17&lt;/ref-type&gt;&lt;contributors&gt;&lt;authors&gt;&lt;author&gt;Wu, G.&lt;/author&gt;&lt;author&gt;van der Helm, F.C.T.&lt;/author&gt;&lt;author&gt;Veeger, H.E.J.&lt;/author&gt;&lt;author&gt;Makhsous, M.&lt;/author&gt;&lt;author&gt;Roy, P.V.&lt;/author&gt;&lt;author&gt;Anglin, C.&lt;/author&gt;&lt;author&gt;Nagels, J.&lt;/author&gt;&lt;author&gt;Karduna, A.R.&lt;/author&gt;&lt;author&gt;McQuade, K.&lt;/author&gt;&lt;author&gt;Wang, X.&lt;/author&gt;&lt;author&gt;Werner, F.W.&lt;/author&gt;&lt;author&gt;Buchholz, B.&lt;/author&gt;&lt;/authors&gt;&lt;/contributors&gt;&lt;titles&gt;&lt;title&gt;ISB recommendation on definitions of joint coordinate systems of the various joints for the reporting of human joint motion - Part II: shoulder, elbow, wrist and hand&lt;/title&gt;&lt;secondary-title&gt;Journal of Biomechanics&lt;/secondary-title&gt;&lt;/titles&gt;&lt;periodical&gt;&lt;full-title&gt;Journal of Biomechanics&lt;/full-title&gt;&lt;/periodical&gt;&lt;pages&gt;981-992&lt;/pages&gt;&lt;volume&gt;38&lt;/volume&gt;&lt;dates&gt;&lt;year&gt;2005&lt;/year&gt;&lt;/dates&gt;&lt;urls&gt;&lt;/urls&gt;&lt;electronic-resource-num&gt;10.1016/j.jbiomech.2004.05.042&lt;/electronic-resource-num&gt;&lt;/record&gt;&lt;/Cite&gt;&lt;/EndNote&gt;</w:instrText>
      </w:r>
      <w:r w:rsidR="00FE4127" w:rsidRPr="003B1D41">
        <w:fldChar w:fldCharType="separate"/>
      </w:r>
      <w:r w:rsidR="00FE4127" w:rsidRPr="003B1D41">
        <w:rPr>
          <w:noProof/>
        </w:rPr>
        <w:t>(Wu et al., 2005)</w:t>
      </w:r>
      <w:r w:rsidR="00FE4127" w:rsidRPr="003B1D41">
        <w:fldChar w:fldCharType="end"/>
      </w:r>
      <w:r w:rsidRPr="003B1D41">
        <w:t xml:space="preserve"> it was considered as the benchmark to assess the effect of </w:t>
      </w:r>
      <w:r w:rsidR="003A7CF5" w:rsidRPr="003B1D41">
        <w:t xml:space="preserve">rigid displacement </w:t>
      </w:r>
      <w:r w:rsidRPr="003B1D41">
        <w:t xml:space="preserve">on glenohumeral axial rotation kinematics. </w:t>
      </w:r>
      <w:r w:rsidR="00833143" w:rsidRPr="003B1D41">
        <w:t>To assess statistical significance between H</w:t>
      </w:r>
      <w:r w:rsidR="00833143" w:rsidRPr="003B1D41">
        <w:rPr>
          <w:vertAlign w:val="subscript"/>
        </w:rPr>
        <w:t>1</w:t>
      </w:r>
      <w:r w:rsidR="00833143" w:rsidRPr="003B1D41">
        <w:t xml:space="preserve"> and H</w:t>
      </w:r>
      <w:r w:rsidR="00833143" w:rsidRPr="003B1D41">
        <w:rPr>
          <w:vertAlign w:val="subscript"/>
        </w:rPr>
        <w:t>2</w:t>
      </w:r>
      <w:r w:rsidR="00833143" w:rsidRPr="003B1D41">
        <w:t xml:space="preserve"> at 5% intervals from the start to the end of the axial rotation movement a</w:t>
      </w:r>
      <w:r w:rsidR="00423363" w:rsidRPr="003B1D41">
        <w:t xml:space="preserve"> repeated measures ANOVA with main effects of </w:t>
      </w:r>
      <w:r w:rsidR="00D828A5" w:rsidRPr="003B1D41">
        <w:t xml:space="preserve">ISB humeral </w:t>
      </w:r>
      <w:r w:rsidR="00423363" w:rsidRPr="003B1D41">
        <w:t>option (2 levels)</w:t>
      </w:r>
      <w:r w:rsidR="00F7492A" w:rsidRPr="003B1D41">
        <w:t xml:space="preserve"> and</w:t>
      </w:r>
      <w:r w:rsidR="00423363" w:rsidRPr="003B1D41">
        <w:t xml:space="preserve"> percentage of movement (21 levels) was used. Post-hoc analysis involved the use of paired samples T-test with Bonferroni correct</w:t>
      </w:r>
      <w:r w:rsidR="00D828A5" w:rsidRPr="003B1D41">
        <w:t xml:space="preserve">ion </w:t>
      </w:r>
      <w:r w:rsidR="00423363" w:rsidRPr="003B1D41">
        <w:t>to determine which stage of the movement significant difference</w:t>
      </w:r>
      <w:r w:rsidR="00FB593C" w:rsidRPr="003B1D41">
        <w:t>s occurred</w:t>
      </w:r>
      <w:r w:rsidR="00423363" w:rsidRPr="003B1D41">
        <w:t xml:space="preserve">. </w:t>
      </w:r>
      <w:r w:rsidR="00A74DAE" w:rsidRPr="003B1D41">
        <w:t xml:space="preserve">A </w:t>
      </w:r>
      <w:r w:rsidR="00A43A51" w:rsidRPr="003B1D41">
        <w:t xml:space="preserve">repeated measures ANOVA with main effects of </w:t>
      </w:r>
      <w:r w:rsidR="00D828A5" w:rsidRPr="003B1D41">
        <w:t xml:space="preserve">ISB humeral </w:t>
      </w:r>
      <w:r w:rsidR="00A43A51" w:rsidRPr="003B1D41">
        <w:t>option (2 levels</w:t>
      </w:r>
      <w:r w:rsidR="00794AD9" w:rsidRPr="003B1D41">
        <w:t>; H</w:t>
      </w:r>
      <w:r w:rsidR="00794AD9" w:rsidRPr="003B1D41">
        <w:rPr>
          <w:vertAlign w:val="subscript"/>
        </w:rPr>
        <w:t>1</w:t>
      </w:r>
      <w:r w:rsidR="00794AD9" w:rsidRPr="003B1D41">
        <w:t xml:space="preserve"> and H</w:t>
      </w:r>
      <w:r w:rsidR="00794AD9" w:rsidRPr="003B1D41">
        <w:rPr>
          <w:vertAlign w:val="subscript"/>
        </w:rPr>
        <w:t>2</w:t>
      </w:r>
      <w:r w:rsidR="00A43A51" w:rsidRPr="003B1D41">
        <w:t>) and marker configuration (2 levels</w:t>
      </w:r>
      <w:r w:rsidR="00794AD9" w:rsidRPr="003B1D41">
        <w:t>; full marker cluster and revised marker cluster</w:t>
      </w:r>
      <w:r w:rsidR="00A43A51" w:rsidRPr="003B1D41">
        <w:t xml:space="preserve">) was </w:t>
      </w:r>
      <w:r w:rsidR="00A43A51" w:rsidRPr="003B1D41">
        <w:lastRenderedPageBreak/>
        <w:t xml:space="preserve">used to compare </w:t>
      </w:r>
      <w:r w:rsidR="00794AD9" w:rsidRPr="003B1D41">
        <w:t xml:space="preserve">the </w:t>
      </w:r>
      <w:r w:rsidR="00D828A5" w:rsidRPr="003B1D41">
        <w:t>range of axial rotation</w:t>
      </w:r>
      <w:r w:rsidR="00A43A51" w:rsidRPr="003B1D41">
        <w:t>.</w:t>
      </w:r>
      <w:r w:rsidR="001F0D43" w:rsidRPr="003B1D41">
        <w:t xml:space="preserve"> </w:t>
      </w:r>
      <w:r w:rsidR="00423363" w:rsidRPr="003B1D41">
        <w:t xml:space="preserve">Statistical analysis was undertaken using </w:t>
      </w:r>
      <w:r w:rsidR="00A74DAE" w:rsidRPr="003B1D41">
        <w:t>SPSS Statistics version 22 with significance levels set at 5%.</w:t>
      </w:r>
      <w:r w:rsidR="00B44571" w:rsidRPr="003B1D41">
        <w:t xml:space="preserve"> </w:t>
      </w:r>
    </w:p>
    <w:p w14:paraId="6A99EAD0" w14:textId="77777777" w:rsidR="00F7492A" w:rsidRPr="003B1D41" w:rsidRDefault="00F7492A" w:rsidP="00DD5776">
      <w:pPr>
        <w:spacing w:after="0" w:line="480" w:lineRule="auto"/>
      </w:pPr>
    </w:p>
    <w:p w14:paraId="2DD217F6" w14:textId="77777777" w:rsidR="009E2220" w:rsidRPr="003B1D41" w:rsidRDefault="009E2220" w:rsidP="00DD5776">
      <w:pPr>
        <w:spacing w:after="0" w:line="480" w:lineRule="auto"/>
        <w:rPr>
          <w:b/>
        </w:rPr>
      </w:pPr>
      <w:r w:rsidRPr="003B1D41">
        <w:rPr>
          <w:b/>
        </w:rPr>
        <w:t>RESULTS</w:t>
      </w:r>
    </w:p>
    <w:p w14:paraId="1AD5D196" w14:textId="6A8F5B1D" w:rsidR="009E2220" w:rsidRPr="003B1D41" w:rsidRDefault="001E6880" w:rsidP="00DD5776">
      <w:pPr>
        <w:spacing w:after="0" w:line="480" w:lineRule="auto"/>
      </w:pPr>
      <w:r w:rsidRPr="003B1D41">
        <w:t xml:space="preserve">The Euclidian distance of the </w:t>
      </w:r>
      <w:r w:rsidR="00DE63B6" w:rsidRPr="003B1D41">
        <w:t>arm</w:t>
      </w:r>
      <w:r w:rsidR="00042164" w:rsidRPr="003B1D41">
        <w:t xml:space="preserve"> </w:t>
      </w:r>
      <w:r w:rsidRPr="003B1D41">
        <w:t xml:space="preserve">markers with respect to the OPA fitted markers revealed </w:t>
      </w:r>
      <w:r w:rsidR="005853FC" w:rsidRPr="003B1D41">
        <w:t xml:space="preserve">large </w:t>
      </w:r>
      <w:r w:rsidR="00756E1A" w:rsidRPr="003B1D41">
        <w:t xml:space="preserve">deviations </w:t>
      </w:r>
      <w:r w:rsidR="00D65890" w:rsidRPr="003B1D41">
        <w:t xml:space="preserve">between </w:t>
      </w:r>
      <w:r w:rsidR="001F0D43" w:rsidRPr="003B1D41">
        <w:t xml:space="preserve">the </w:t>
      </w:r>
      <w:r w:rsidR="00794AD9" w:rsidRPr="003B1D41">
        <w:t>captured</w:t>
      </w:r>
      <w:r w:rsidR="001F0D43" w:rsidRPr="003B1D41">
        <w:t xml:space="preserve"> and OPA fitted </w:t>
      </w:r>
      <w:r w:rsidR="00D65890" w:rsidRPr="003B1D41">
        <w:t>marker</w:t>
      </w:r>
      <w:r w:rsidR="00756E1A" w:rsidRPr="003B1D41">
        <w:t>s</w:t>
      </w:r>
      <w:r w:rsidR="001F0D43" w:rsidRPr="003B1D41">
        <w:t xml:space="preserve"> with the </w:t>
      </w:r>
      <w:r w:rsidR="009B2B03" w:rsidRPr="003B1D41">
        <w:t>distal a</w:t>
      </w:r>
      <w:r w:rsidR="004402C6" w:rsidRPr="003B1D41">
        <w:t>n</w:t>
      </w:r>
      <w:r w:rsidR="009B2B03" w:rsidRPr="003B1D41">
        <w:t xml:space="preserve">d proximal </w:t>
      </w:r>
      <w:r w:rsidR="008457B1" w:rsidRPr="003B1D41">
        <w:t>marker</w:t>
      </w:r>
      <w:r w:rsidR="009B2B03" w:rsidRPr="003B1D41">
        <w:t xml:space="preserve">s </w:t>
      </w:r>
      <w:r w:rsidR="001F0D43" w:rsidRPr="003B1D41">
        <w:t xml:space="preserve">exhibiting </w:t>
      </w:r>
      <w:r w:rsidR="00F7492A" w:rsidRPr="003B1D41">
        <w:t xml:space="preserve">the </w:t>
      </w:r>
      <w:r w:rsidR="009B2B03" w:rsidRPr="003B1D41">
        <w:t>largest differences (</w:t>
      </w:r>
      <w:r w:rsidR="000B4798" w:rsidRPr="003B1D41">
        <w:fldChar w:fldCharType="begin"/>
      </w:r>
      <w:r w:rsidR="000B4798" w:rsidRPr="003B1D41">
        <w:instrText xml:space="preserve"> REF _Ref450907798 \h  \* MERGEFORMAT </w:instrText>
      </w:r>
      <w:r w:rsidR="000B4798" w:rsidRPr="003B1D41">
        <w:fldChar w:fldCharType="separate"/>
      </w:r>
      <w:r w:rsidR="002E2BA2" w:rsidRPr="003B1D41">
        <w:t xml:space="preserve">Figure </w:t>
      </w:r>
      <w:r w:rsidR="002E2BA2" w:rsidRPr="003B1D41">
        <w:rPr>
          <w:noProof/>
        </w:rPr>
        <w:t>2</w:t>
      </w:r>
      <w:r w:rsidR="000B4798" w:rsidRPr="003B1D41">
        <w:fldChar w:fldCharType="end"/>
      </w:r>
      <w:r w:rsidR="009B2B03" w:rsidRPr="003B1D41">
        <w:t>). The most distal anterior marker and the most distal and proximal posterior markers increased in distance from the start of the movement (externally rotated) through to the end of the movement (internally rotated) (</w:t>
      </w:r>
      <w:r w:rsidR="009B2B03" w:rsidRPr="003B1D41">
        <w:fldChar w:fldCharType="begin"/>
      </w:r>
      <w:r w:rsidR="009B2B03" w:rsidRPr="003B1D41">
        <w:instrText xml:space="preserve"> REF _Ref450907798 \h  \* MERGEFORMAT </w:instrText>
      </w:r>
      <w:r w:rsidR="009B2B03" w:rsidRPr="003B1D41">
        <w:fldChar w:fldCharType="separate"/>
      </w:r>
      <w:r w:rsidR="002E2BA2" w:rsidRPr="003B1D41">
        <w:t xml:space="preserve">Figure </w:t>
      </w:r>
      <w:r w:rsidR="002E2BA2" w:rsidRPr="003B1D41">
        <w:rPr>
          <w:noProof/>
        </w:rPr>
        <w:t>2</w:t>
      </w:r>
      <w:r w:rsidR="009B2B03" w:rsidRPr="003B1D41">
        <w:fldChar w:fldCharType="end"/>
      </w:r>
      <w:r w:rsidR="009B2B03" w:rsidRPr="003B1D41">
        <w:t>).</w:t>
      </w:r>
    </w:p>
    <w:p w14:paraId="78BD8899" w14:textId="77777777" w:rsidR="00F379A3" w:rsidRPr="003B1D41" w:rsidRDefault="00F379A3" w:rsidP="00DD5776">
      <w:pPr>
        <w:pStyle w:val="Caption"/>
        <w:spacing w:after="0" w:line="480" w:lineRule="auto"/>
        <w:rPr>
          <w:b/>
        </w:rPr>
      </w:pPr>
    </w:p>
    <w:p w14:paraId="69AF5A28" w14:textId="4605D96F" w:rsidR="006C5B3B" w:rsidRPr="003B1D41" w:rsidRDefault="005700D3" w:rsidP="006C5B3B">
      <w:pPr>
        <w:spacing w:after="0" w:line="480" w:lineRule="auto"/>
      </w:pPr>
      <w:r w:rsidRPr="003B1D41">
        <w:t xml:space="preserve">The vector </w:t>
      </w:r>
      <w:r w:rsidR="00A94C4F" w:rsidRPr="003B1D41">
        <w:t>d</w:t>
      </w:r>
      <w:r w:rsidRPr="003B1D41">
        <w:t xml:space="preserve">isplacement of the </w:t>
      </w:r>
      <w:r w:rsidR="00794AD9" w:rsidRPr="003B1D41">
        <w:t>captured</w:t>
      </w:r>
      <w:r w:rsidRPr="003B1D41">
        <w:t xml:space="preserve"> </w:t>
      </w:r>
      <w:r w:rsidR="00DE63B6" w:rsidRPr="003B1D41">
        <w:t>arm</w:t>
      </w:r>
      <w:r w:rsidRPr="003B1D41">
        <w:t xml:space="preserve"> markers with respect to the OAP fitted markers revealed the </w:t>
      </w:r>
      <w:r w:rsidR="004A006F" w:rsidRPr="003B1D41">
        <w:t>most proximal anterior</w:t>
      </w:r>
      <w:r w:rsidRPr="003B1D41">
        <w:t xml:space="preserve"> marker moved </w:t>
      </w:r>
      <w:r w:rsidR="00794AD9" w:rsidRPr="003B1D41">
        <w:t>17.0</w:t>
      </w:r>
      <w:r w:rsidRPr="003B1D41">
        <w:t xml:space="preserve">mm </w:t>
      </w:r>
      <w:r w:rsidR="00D305BE" w:rsidRPr="003B1D41">
        <w:t xml:space="preserve">± </w:t>
      </w:r>
      <w:r w:rsidR="00794AD9" w:rsidRPr="003B1D41">
        <w:t>3.2</w:t>
      </w:r>
      <w:r w:rsidR="00D305BE" w:rsidRPr="003B1D41">
        <w:t xml:space="preserve"> </w:t>
      </w:r>
      <w:r w:rsidRPr="003B1D41">
        <w:t>laterally</w:t>
      </w:r>
      <w:r w:rsidR="00E54523" w:rsidRPr="003B1D41">
        <w:t xml:space="preserve"> (Z axis)</w:t>
      </w:r>
      <w:r w:rsidRPr="003B1D41">
        <w:t xml:space="preserve"> and the </w:t>
      </w:r>
      <w:r w:rsidR="004A006F" w:rsidRPr="003B1D41">
        <w:t xml:space="preserve">most proximal posterior </w:t>
      </w:r>
      <w:r w:rsidRPr="003B1D41">
        <w:t>marker moved medially</w:t>
      </w:r>
      <w:r w:rsidR="00C77A2A" w:rsidRPr="003B1D41">
        <w:t xml:space="preserve"> (Z axis)</w:t>
      </w:r>
      <w:r w:rsidRPr="003B1D41">
        <w:t xml:space="preserve"> </w:t>
      </w:r>
      <w:r w:rsidR="00794AD9" w:rsidRPr="003B1D41">
        <w:t>19.5</w:t>
      </w:r>
      <w:r w:rsidRPr="003B1D41">
        <w:t xml:space="preserve">mm </w:t>
      </w:r>
      <w:r w:rsidR="003C60E7" w:rsidRPr="003B1D41">
        <w:t xml:space="preserve">± </w:t>
      </w:r>
      <w:r w:rsidR="00794AD9" w:rsidRPr="003B1D41">
        <w:t>4.3</w:t>
      </w:r>
      <w:r w:rsidR="00404C6B" w:rsidRPr="003B1D41">
        <w:t xml:space="preserve"> (</w:t>
      </w:r>
      <w:r w:rsidR="00404C6B" w:rsidRPr="003B1D41">
        <w:fldChar w:fldCharType="begin"/>
      </w:r>
      <w:r w:rsidR="00404C6B" w:rsidRPr="003B1D41">
        <w:instrText xml:space="preserve"> REF _Ref453754793 \h  \* MERGEFORMAT </w:instrText>
      </w:r>
      <w:r w:rsidR="00404C6B" w:rsidRPr="003B1D41">
        <w:fldChar w:fldCharType="separate"/>
      </w:r>
      <w:r w:rsidR="002E2BA2" w:rsidRPr="003B1D41">
        <w:t xml:space="preserve">Figure </w:t>
      </w:r>
      <w:r w:rsidR="002E2BA2" w:rsidRPr="003B1D41">
        <w:rPr>
          <w:noProof/>
        </w:rPr>
        <w:t>3</w:t>
      </w:r>
      <w:r w:rsidR="00404C6B" w:rsidRPr="003B1D41">
        <w:fldChar w:fldCharType="end"/>
      </w:r>
      <w:r w:rsidR="00404C6B" w:rsidRPr="003B1D41">
        <w:t>)</w:t>
      </w:r>
      <w:r w:rsidRPr="003B1D41">
        <w:t xml:space="preserve">. The </w:t>
      </w:r>
      <w:r w:rsidR="004A006F" w:rsidRPr="003B1D41">
        <w:t xml:space="preserve">most distal anterior </w:t>
      </w:r>
      <w:r w:rsidR="00794AD9" w:rsidRPr="003B1D41">
        <w:t>marker moved 22.9</w:t>
      </w:r>
      <w:r w:rsidRPr="003B1D41">
        <w:t xml:space="preserve">mm </w:t>
      </w:r>
      <w:r w:rsidR="003C60E7" w:rsidRPr="003B1D41">
        <w:t xml:space="preserve">± </w:t>
      </w:r>
      <w:r w:rsidR="00794AD9" w:rsidRPr="003B1D41">
        <w:t>4.7</w:t>
      </w:r>
      <w:r w:rsidR="003C60E7" w:rsidRPr="003B1D41">
        <w:t xml:space="preserve"> </w:t>
      </w:r>
      <w:r w:rsidRPr="003B1D41">
        <w:t>medially</w:t>
      </w:r>
      <w:r w:rsidR="00FE10D1" w:rsidRPr="003B1D41">
        <w:t xml:space="preserve"> and t</w:t>
      </w:r>
      <w:r w:rsidRPr="003B1D41">
        <w:t xml:space="preserve">he </w:t>
      </w:r>
      <w:r w:rsidR="004A006F" w:rsidRPr="003B1D41">
        <w:t xml:space="preserve">most distal posterior </w:t>
      </w:r>
      <w:r w:rsidRPr="003B1D41">
        <w:t xml:space="preserve">marker moved </w:t>
      </w:r>
      <w:r w:rsidR="00794AD9" w:rsidRPr="003B1D41">
        <w:t>16.9</w:t>
      </w:r>
      <w:r w:rsidRPr="003B1D41">
        <w:t xml:space="preserve">mm </w:t>
      </w:r>
      <w:r w:rsidR="003C60E7" w:rsidRPr="003B1D41">
        <w:t xml:space="preserve">± </w:t>
      </w:r>
      <w:r w:rsidR="00794AD9" w:rsidRPr="003B1D41">
        <w:t>3.4</w:t>
      </w:r>
      <w:r w:rsidR="003C60E7" w:rsidRPr="003B1D41">
        <w:t xml:space="preserve"> </w:t>
      </w:r>
      <w:r w:rsidRPr="003B1D41">
        <w:t>laterally</w:t>
      </w:r>
      <w:r w:rsidR="00404C6B" w:rsidRPr="003B1D41">
        <w:t xml:space="preserve"> (</w:t>
      </w:r>
      <w:r w:rsidR="00404C6B" w:rsidRPr="003B1D41">
        <w:fldChar w:fldCharType="begin"/>
      </w:r>
      <w:r w:rsidR="00404C6B" w:rsidRPr="003B1D41">
        <w:instrText xml:space="preserve"> REF _Ref453754793 \h  \* MERGEFORMAT </w:instrText>
      </w:r>
      <w:r w:rsidR="00404C6B" w:rsidRPr="003B1D41">
        <w:fldChar w:fldCharType="separate"/>
      </w:r>
      <w:r w:rsidR="002E2BA2" w:rsidRPr="003B1D41">
        <w:t xml:space="preserve">Figure </w:t>
      </w:r>
      <w:r w:rsidR="002E2BA2" w:rsidRPr="003B1D41">
        <w:rPr>
          <w:noProof/>
        </w:rPr>
        <w:t>3</w:t>
      </w:r>
      <w:r w:rsidR="00404C6B" w:rsidRPr="003B1D41">
        <w:fldChar w:fldCharType="end"/>
      </w:r>
      <w:r w:rsidR="00404C6B" w:rsidRPr="003B1D41">
        <w:t>)</w:t>
      </w:r>
      <w:r w:rsidRPr="003B1D41">
        <w:t xml:space="preserve">. </w:t>
      </w:r>
      <w:r w:rsidR="00FE10D1" w:rsidRPr="003B1D41">
        <w:t xml:space="preserve">Given the location of the markers on the </w:t>
      </w:r>
      <w:r w:rsidR="00DE63B6" w:rsidRPr="003B1D41">
        <w:t>arm</w:t>
      </w:r>
      <w:r w:rsidR="00FE10D1" w:rsidRPr="003B1D41">
        <w:t xml:space="preserve"> these data show the most proximal markers </w:t>
      </w:r>
      <w:r w:rsidR="001929F9" w:rsidRPr="003B1D41">
        <w:t>lagged</w:t>
      </w:r>
      <w:r w:rsidR="00FE10D1" w:rsidRPr="003B1D41">
        <w:t xml:space="preserve"> the OPA rigid segment </w:t>
      </w:r>
      <w:r w:rsidR="00404C6B" w:rsidRPr="003B1D41">
        <w:t xml:space="preserve">whereas the distal markers preceded the OPA rigid segment. See supplementary material for </w:t>
      </w:r>
      <w:r w:rsidR="00794AD9" w:rsidRPr="003B1D41">
        <w:t xml:space="preserve">a 3D visualisation </w:t>
      </w:r>
      <w:r w:rsidR="00404C6B" w:rsidRPr="003B1D41">
        <w:t xml:space="preserve">of </w:t>
      </w:r>
      <w:r w:rsidR="00794AD9" w:rsidRPr="003B1D41">
        <w:t xml:space="preserve">how the captured </w:t>
      </w:r>
      <w:r w:rsidR="00404C6B" w:rsidRPr="003B1D41">
        <w:t xml:space="preserve">markers </w:t>
      </w:r>
      <w:r w:rsidR="00794AD9" w:rsidRPr="003B1D41">
        <w:t xml:space="preserve">move with respect </w:t>
      </w:r>
      <w:r w:rsidR="00404C6B" w:rsidRPr="003B1D41">
        <w:t xml:space="preserve">to the OPA fitted markers. </w:t>
      </w:r>
      <w:r w:rsidR="000B4798" w:rsidRPr="003B1D41">
        <w:t xml:space="preserve">The </w:t>
      </w:r>
      <w:r w:rsidR="004A006F" w:rsidRPr="003B1D41">
        <w:t xml:space="preserve">most distal anterior </w:t>
      </w:r>
      <w:r w:rsidRPr="003B1D41">
        <w:t xml:space="preserve">marker </w:t>
      </w:r>
      <w:r w:rsidR="000B4798" w:rsidRPr="003B1D41">
        <w:t>was on average 10.5</w:t>
      </w:r>
      <w:r w:rsidRPr="003B1D41">
        <w:t xml:space="preserve">mm </w:t>
      </w:r>
      <w:r w:rsidR="000B4798" w:rsidRPr="003B1D41">
        <w:t>± 1.5 more superior</w:t>
      </w:r>
      <w:r w:rsidRPr="003B1D41">
        <w:t xml:space="preserve"> </w:t>
      </w:r>
      <w:r w:rsidR="000B4798" w:rsidRPr="003B1D41">
        <w:t xml:space="preserve">with respect to </w:t>
      </w:r>
      <w:r w:rsidR="00F7492A" w:rsidRPr="003B1D41">
        <w:t xml:space="preserve">its </w:t>
      </w:r>
      <w:r w:rsidR="000B4798" w:rsidRPr="003B1D41">
        <w:t xml:space="preserve">OPA fitted marker, the other markers were on average </w:t>
      </w:r>
      <w:r w:rsidR="00BE0418" w:rsidRPr="003B1D41">
        <w:t>3.7mm ± 1.5 to -12mm ± 0.8 superior to inferior with respect to the</w:t>
      </w:r>
      <w:r w:rsidR="00F7492A" w:rsidRPr="003B1D41">
        <w:t>ir</w:t>
      </w:r>
      <w:r w:rsidR="00BE0418" w:rsidRPr="003B1D41">
        <w:t xml:space="preserve"> OPA </w:t>
      </w:r>
      <w:r w:rsidR="00F7492A" w:rsidRPr="003B1D41">
        <w:t xml:space="preserve">fitted </w:t>
      </w:r>
      <w:r w:rsidR="00BE0418" w:rsidRPr="003B1D41">
        <w:t>markers</w:t>
      </w:r>
      <w:r w:rsidR="00FE10D1" w:rsidRPr="003B1D41">
        <w:t>.</w:t>
      </w:r>
    </w:p>
    <w:p w14:paraId="6C6234E6" w14:textId="4B2BC848" w:rsidR="00794AD9" w:rsidRPr="003B1D41" w:rsidRDefault="00794AD9" w:rsidP="006C5B3B">
      <w:pPr>
        <w:spacing w:after="0" w:line="480" w:lineRule="auto"/>
      </w:pPr>
      <w:r w:rsidRPr="003B1D41">
        <w:tab/>
      </w:r>
    </w:p>
    <w:p w14:paraId="1474F4F3" w14:textId="4EF4F664" w:rsidR="00404C6B" w:rsidRPr="003B1D41" w:rsidRDefault="00794AD9" w:rsidP="006C5B3B">
      <w:pPr>
        <w:spacing w:after="0" w:line="480" w:lineRule="auto"/>
        <w:rPr>
          <w:i/>
        </w:rPr>
      </w:pPr>
      <w:r w:rsidRPr="003B1D41">
        <w:t xml:space="preserve">When examining the effect of </w:t>
      </w:r>
      <w:r w:rsidR="00013194" w:rsidRPr="003B1D41">
        <w:t xml:space="preserve">rigid displacement </w:t>
      </w:r>
      <w:r w:rsidRPr="003B1D41">
        <w:t>on humeral kinematics t</w:t>
      </w:r>
      <w:r w:rsidR="002A2071" w:rsidRPr="003B1D41">
        <w:t>he range of a</w:t>
      </w:r>
      <w:r w:rsidR="005700D3" w:rsidRPr="003B1D41">
        <w:t xml:space="preserve">xial </w:t>
      </w:r>
      <w:r w:rsidR="002A2071" w:rsidRPr="003B1D41">
        <w:t xml:space="preserve">humeral </w:t>
      </w:r>
      <w:r w:rsidR="005700D3" w:rsidRPr="003B1D41">
        <w:t xml:space="preserve">rotation </w:t>
      </w:r>
      <w:r w:rsidR="002A2071" w:rsidRPr="003B1D41">
        <w:t xml:space="preserve">was </w:t>
      </w:r>
      <w:r w:rsidR="005700D3" w:rsidRPr="003B1D41">
        <w:t>significant</w:t>
      </w:r>
      <w:r w:rsidR="002A2071" w:rsidRPr="003B1D41">
        <w:t>ly</w:t>
      </w:r>
      <w:r w:rsidR="005700D3" w:rsidRPr="003B1D41">
        <w:t xml:space="preserve"> (P&lt;0.001) </w:t>
      </w:r>
      <w:r w:rsidR="002A2071" w:rsidRPr="003B1D41">
        <w:t xml:space="preserve">underestimated </w:t>
      </w:r>
      <w:r w:rsidR="005700D3" w:rsidRPr="003B1D41">
        <w:t xml:space="preserve">when utilising </w:t>
      </w:r>
      <w:r w:rsidR="00404C6B" w:rsidRPr="003B1D41">
        <w:t>H</w:t>
      </w:r>
      <w:r w:rsidR="00404C6B" w:rsidRPr="003B1D41">
        <w:rPr>
          <w:vertAlign w:val="subscript"/>
        </w:rPr>
        <w:t>1</w:t>
      </w:r>
      <w:r w:rsidRPr="003B1D41">
        <w:t xml:space="preserve"> (76.0</w:t>
      </w:r>
      <w:r w:rsidR="00A43A51" w:rsidRPr="003B1D41">
        <w:t>° ±</w:t>
      </w:r>
      <w:r w:rsidR="005700D3" w:rsidRPr="003B1D41">
        <w:t xml:space="preserve"> </w:t>
      </w:r>
      <w:r w:rsidR="00A43A51" w:rsidRPr="003B1D41">
        <w:t>1</w:t>
      </w:r>
      <w:r w:rsidRPr="003B1D41">
        <w:t>4.7</w:t>
      </w:r>
      <w:r w:rsidR="00A43A51" w:rsidRPr="003B1D41">
        <w:t xml:space="preserve">) </w:t>
      </w:r>
      <w:r w:rsidR="005700D3" w:rsidRPr="003B1D41">
        <w:t xml:space="preserve">compared to </w:t>
      </w:r>
      <w:r w:rsidR="00404C6B" w:rsidRPr="003B1D41">
        <w:t>H</w:t>
      </w:r>
      <w:r w:rsidR="00404C6B" w:rsidRPr="003B1D41">
        <w:rPr>
          <w:vertAlign w:val="subscript"/>
        </w:rPr>
        <w:t>2</w:t>
      </w:r>
      <w:r w:rsidR="00404C6B" w:rsidRPr="003B1D41">
        <w:t xml:space="preserve"> </w:t>
      </w:r>
      <w:r w:rsidRPr="003B1D41">
        <w:t>(124.7</w:t>
      </w:r>
      <w:r w:rsidR="00A43A51" w:rsidRPr="003B1D41">
        <w:t xml:space="preserve">° ± </w:t>
      </w:r>
      <w:r w:rsidRPr="003B1D41">
        <w:t>18.3</w:t>
      </w:r>
      <w:r w:rsidR="00A43A51" w:rsidRPr="003B1D41">
        <w:t>)</w:t>
      </w:r>
      <w:r w:rsidR="005700D3" w:rsidRPr="003B1D41">
        <w:t>.</w:t>
      </w:r>
      <w:r w:rsidR="00900BDE" w:rsidRPr="003B1D41">
        <w:t xml:space="preserve"> </w:t>
      </w:r>
      <w:r w:rsidRPr="003B1D41">
        <w:t xml:space="preserve">Statistical analysis also showed </w:t>
      </w:r>
      <w:r w:rsidR="00404C6B" w:rsidRPr="003B1D41">
        <w:t>a significant (P&lt;0.001) interaction effect between ISB humeral option and percentage of task (P&lt;0.001)</w:t>
      </w:r>
      <w:r w:rsidRPr="003B1D41">
        <w:t xml:space="preserve"> with post-hoc analysis, using a </w:t>
      </w:r>
      <w:r w:rsidR="005A7153" w:rsidRPr="003B1D41">
        <w:t>Bonferroni</w:t>
      </w:r>
      <w:r w:rsidRPr="003B1D41">
        <w:t xml:space="preserve"> adjusted significance level of 0.002, revealing</w:t>
      </w:r>
      <w:r w:rsidR="00404C6B" w:rsidRPr="003B1D41">
        <w:t xml:space="preserve"> a significant (P&lt;0.001) underestimation in external rotation </w:t>
      </w:r>
      <w:r w:rsidR="00404C6B" w:rsidRPr="003B1D41">
        <w:lastRenderedPageBreak/>
        <w:t>from</w:t>
      </w:r>
      <w:r w:rsidRPr="003B1D41">
        <w:t xml:space="preserve"> the start of the movement to 43</w:t>
      </w:r>
      <w:r w:rsidR="00404C6B" w:rsidRPr="003B1D41">
        <w:t>% of the movement (</w:t>
      </w:r>
      <w:r w:rsidR="00404C6B" w:rsidRPr="003B1D41">
        <w:fldChar w:fldCharType="begin"/>
      </w:r>
      <w:r w:rsidR="00404C6B" w:rsidRPr="003B1D41">
        <w:instrText xml:space="preserve"> REF _Ref450922367 \h  \* MERGEFORMAT </w:instrText>
      </w:r>
      <w:r w:rsidR="00404C6B" w:rsidRPr="003B1D41">
        <w:fldChar w:fldCharType="separate"/>
      </w:r>
      <w:r w:rsidR="002E2BA2" w:rsidRPr="003B1D41">
        <w:t xml:space="preserve">Figure </w:t>
      </w:r>
      <w:r w:rsidR="002E2BA2" w:rsidRPr="003B1D41">
        <w:rPr>
          <w:noProof/>
        </w:rPr>
        <w:t>4</w:t>
      </w:r>
      <w:r w:rsidR="00404C6B" w:rsidRPr="003B1D41">
        <w:fldChar w:fldCharType="end"/>
      </w:r>
      <w:r w:rsidR="00404C6B" w:rsidRPr="003B1D41">
        <w:t>). There was no significant difference between H</w:t>
      </w:r>
      <w:r w:rsidR="00404C6B" w:rsidRPr="003B1D41">
        <w:rPr>
          <w:vertAlign w:val="subscript"/>
        </w:rPr>
        <w:t>1</w:t>
      </w:r>
      <w:r w:rsidR="00404C6B" w:rsidRPr="003B1D41">
        <w:t xml:space="preserve"> and H</w:t>
      </w:r>
      <w:r w:rsidR="00404C6B" w:rsidRPr="003B1D41">
        <w:rPr>
          <w:vertAlign w:val="subscript"/>
        </w:rPr>
        <w:t>2</w:t>
      </w:r>
      <w:r w:rsidR="00404C6B" w:rsidRPr="003B1D41">
        <w:t xml:space="preserve"> at </w:t>
      </w:r>
      <w:r w:rsidRPr="003B1D41">
        <w:t xml:space="preserve">40% (P = 0.003), </w:t>
      </w:r>
      <w:r w:rsidR="00404C6B" w:rsidRPr="003B1D41">
        <w:t xml:space="preserve">45% (P = </w:t>
      </w:r>
      <w:r w:rsidRPr="003B1D41">
        <w:t>0.216</w:t>
      </w:r>
      <w:r w:rsidR="00404C6B" w:rsidRPr="003B1D41">
        <w:t xml:space="preserve">), 50% (P = </w:t>
      </w:r>
      <w:r w:rsidRPr="003B1D41">
        <w:t>0.462) and</w:t>
      </w:r>
      <w:r w:rsidR="00404C6B" w:rsidRPr="003B1D41">
        <w:t xml:space="preserve"> 55% (P = </w:t>
      </w:r>
      <w:r w:rsidRPr="003B1D41">
        <w:t>0.01)</w:t>
      </w:r>
      <w:r w:rsidR="00404C6B" w:rsidRPr="003B1D41">
        <w:t xml:space="preserve"> of the movement. </w:t>
      </w:r>
      <w:r w:rsidRPr="003B1D41">
        <w:t>From 60</w:t>
      </w:r>
      <w:r w:rsidR="00404C6B" w:rsidRPr="003B1D41">
        <w:t xml:space="preserve">% through </w:t>
      </w:r>
      <w:r w:rsidR="005B0D10" w:rsidRPr="003B1D41">
        <w:t xml:space="preserve">100% of </w:t>
      </w:r>
      <w:r w:rsidRPr="003B1D41">
        <w:t xml:space="preserve">the movement </w:t>
      </w:r>
      <w:r w:rsidR="00404C6B" w:rsidRPr="003B1D41">
        <w:t>H</w:t>
      </w:r>
      <w:r w:rsidR="00404C6B" w:rsidRPr="003B1D41">
        <w:rPr>
          <w:vertAlign w:val="subscript"/>
        </w:rPr>
        <w:t>1</w:t>
      </w:r>
      <w:r w:rsidR="00404C6B" w:rsidRPr="003B1D41">
        <w:t xml:space="preserve"> significantly (P &lt; 0.001) underestimated axial rotation (</w:t>
      </w:r>
      <w:r w:rsidR="00404C6B" w:rsidRPr="003B1D41">
        <w:fldChar w:fldCharType="begin"/>
      </w:r>
      <w:r w:rsidR="00404C6B" w:rsidRPr="003B1D41">
        <w:instrText xml:space="preserve"> REF _Ref450922367 \h  \* MERGEFORMAT </w:instrText>
      </w:r>
      <w:r w:rsidR="00404C6B" w:rsidRPr="003B1D41">
        <w:fldChar w:fldCharType="separate"/>
      </w:r>
      <w:r w:rsidR="002E2BA2" w:rsidRPr="003B1D41">
        <w:t xml:space="preserve">Figure </w:t>
      </w:r>
      <w:r w:rsidR="002E2BA2" w:rsidRPr="003B1D41">
        <w:rPr>
          <w:noProof/>
        </w:rPr>
        <w:t>4</w:t>
      </w:r>
      <w:r w:rsidR="00404C6B" w:rsidRPr="003B1D41">
        <w:fldChar w:fldCharType="end"/>
      </w:r>
      <w:r w:rsidR="00404C6B" w:rsidRPr="003B1D41">
        <w:t>).</w:t>
      </w:r>
    </w:p>
    <w:p w14:paraId="621AEAAA" w14:textId="13230A64" w:rsidR="005700D3" w:rsidRPr="003B1D41" w:rsidRDefault="00794AD9" w:rsidP="00794AD9">
      <w:pPr>
        <w:spacing w:line="480" w:lineRule="auto"/>
        <w:ind w:firstLine="720"/>
      </w:pPr>
      <w:r w:rsidRPr="003B1D41">
        <w:t xml:space="preserve">Based on the analysis of </w:t>
      </w:r>
      <w:r w:rsidR="0023290A" w:rsidRPr="003B1D41">
        <w:t>elastic</w:t>
      </w:r>
      <w:r w:rsidR="00572A90" w:rsidRPr="003B1D41">
        <w:t xml:space="preserve"> deformation </w:t>
      </w:r>
      <w:r w:rsidRPr="003B1D41">
        <w:t xml:space="preserve">a </w:t>
      </w:r>
      <w:r w:rsidR="003019D4" w:rsidRPr="003B1D41">
        <w:t xml:space="preserve">revised marker cluster consisting of only the distal markers </w:t>
      </w:r>
      <w:r w:rsidRPr="003B1D41">
        <w:t xml:space="preserve">on the </w:t>
      </w:r>
      <w:r w:rsidR="00DE63B6" w:rsidRPr="003B1D41">
        <w:t>arm</w:t>
      </w:r>
      <w:r w:rsidRPr="003B1D41">
        <w:t xml:space="preserve"> were used </w:t>
      </w:r>
      <w:r w:rsidR="00765305" w:rsidRPr="003B1D41">
        <w:t xml:space="preserve">to </w:t>
      </w:r>
      <w:r w:rsidRPr="003B1D41">
        <w:t>measure humeral kinematics</w:t>
      </w:r>
      <w:r w:rsidR="00A24F08" w:rsidRPr="003B1D41">
        <w:t>.</w:t>
      </w:r>
      <w:r w:rsidRPr="003B1D41">
        <w:t xml:space="preserve"> </w:t>
      </w:r>
      <w:r w:rsidR="00A24F08" w:rsidRPr="003B1D41">
        <w:t>In this case, t</w:t>
      </w:r>
      <w:r w:rsidR="003019D4" w:rsidRPr="003B1D41">
        <w:t>he H</w:t>
      </w:r>
      <w:r w:rsidR="003019D4" w:rsidRPr="003B1D41">
        <w:rPr>
          <w:vertAlign w:val="subscript"/>
        </w:rPr>
        <w:t>1</w:t>
      </w:r>
      <w:r w:rsidR="003019D4" w:rsidRPr="003B1D41">
        <w:t xml:space="preserve"> </w:t>
      </w:r>
      <w:r w:rsidR="00FD529C" w:rsidRPr="003B1D41">
        <w:t xml:space="preserve">method </w:t>
      </w:r>
      <w:r w:rsidR="003844BE" w:rsidRPr="003B1D41">
        <w:t xml:space="preserve">still </w:t>
      </w:r>
      <w:r w:rsidR="00140FA2" w:rsidRPr="003B1D41">
        <w:t xml:space="preserve">significantly (P&lt;0.001) underestimated </w:t>
      </w:r>
      <w:r w:rsidR="003019D4" w:rsidRPr="003B1D41">
        <w:t xml:space="preserve">the range of axial rotation </w:t>
      </w:r>
      <w:r w:rsidRPr="003B1D41">
        <w:t>(98.5 ° ± 16.1</w:t>
      </w:r>
      <w:r w:rsidR="00140FA2" w:rsidRPr="003B1D41">
        <w:t xml:space="preserve">) compared to </w:t>
      </w:r>
      <w:r w:rsidR="00404C6B" w:rsidRPr="003B1D41">
        <w:t>H</w:t>
      </w:r>
      <w:r w:rsidR="00404C6B" w:rsidRPr="003B1D41">
        <w:rPr>
          <w:vertAlign w:val="subscript"/>
        </w:rPr>
        <w:t>2</w:t>
      </w:r>
      <w:r w:rsidR="00404C6B" w:rsidRPr="003B1D41">
        <w:t xml:space="preserve"> </w:t>
      </w:r>
      <w:r w:rsidR="00140FA2" w:rsidRPr="003B1D41">
        <w:t>(</w:t>
      </w:r>
      <w:r w:rsidRPr="003B1D41">
        <w:t>124.4</w:t>
      </w:r>
      <w:r w:rsidR="00140FA2" w:rsidRPr="003B1D41">
        <w:t xml:space="preserve">° ± </w:t>
      </w:r>
      <w:r w:rsidRPr="003B1D41">
        <w:t>18.6</w:t>
      </w:r>
      <w:r w:rsidR="00140FA2" w:rsidRPr="003B1D41">
        <w:t xml:space="preserve">). </w:t>
      </w:r>
      <w:r w:rsidRPr="003B1D41">
        <w:t>There was again a</w:t>
      </w:r>
      <w:r w:rsidR="003019D4" w:rsidRPr="003B1D41">
        <w:t xml:space="preserve"> significant (P&lt;0.001) interaction effect between ISB humeral option an</w:t>
      </w:r>
      <w:r w:rsidRPr="003B1D41">
        <w:t>d percentage of task (P&lt;0.001) with post-hoc analysis revealing</w:t>
      </w:r>
      <w:r w:rsidR="003019D4" w:rsidRPr="003B1D41">
        <w:t xml:space="preserve"> a significant (P&lt;0.001) underestimation in external rotation from the start to 5</w:t>
      </w:r>
      <w:r w:rsidRPr="003B1D41">
        <w:t>0</w:t>
      </w:r>
      <w:r w:rsidR="003019D4" w:rsidRPr="003B1D41">
        <w:t xml:space="preserve">% of the movement. There were no significant differences between </w:t>
      </w:r>
      <w:r w:rsidRPr="003B1D41">
        <w:t>H</w:t>
      </w:r>
      <w:r w:rsidRPr="003B1D41">
        <w:rPr>
          <w:vertAlign w:val="subscript"/>
        </w:rPr>
        <w:t>1</w:t>
      </w:r>
      <w:r w:rsidRPr="003B1D41">
        <w:t xml:space="preserve"> and H</w:t>
      </w:r>
      <w:r w:rsidRPr="003B1D41">
        <w:rPr>
          <w:vertAlign w:val="subscript"/>
        </w:rPr>
        <w:t>2</w:t>
      </w:r>
      <w:r w:rsidRPr="003B1D41">
        <w:t xml:space="preserve"> </w:t>
      </w:r>
      <w:r w:rsidR="003019D4" w:rsidRPr="003B1D41">
        <w:t>beyond 60% of the movement where axial rotation passes through neutral and into internal rotation (</w:t>
      </w:r>
      <w:r w:rsidR="007549A8" w:rsidRPr="003B1D41">
        <w:fldChar w:fldCharType="begin"/>
      </w:r>
      <w:r w:rsidR="007549A8" w:rsidRPr="003B1D41">
        <w:instrText xml:space="preserve"> REF _Ref192591656 \h  \* MERGEFORMAT </w:instrText>
      </w:r>
      <w:r w:rsidR="007549A8" w:rsidRPr="003B1D41">
        <w:fldChar w:fldCharType="separate"/>
      </w:r>
      <w:r w:rsidR="002E2BA2" w:rsidRPr="003B1D41">
        <w:t xml:space="preserve">Figure </w:t>
      </w:r>
      <w:r w:rsidR="002E2BA2" w:rsidRPr="003B1D41">
        <w:rPr>
          <w:noProof/>
        </w:rPr>
        <w:t>5</w:t>
      </w:r>
      <w:r w:rsidR="007549A8" w:rsidRPr="003B1D41">
        <w:fldChar w:fldCharType="end"/>
      </w:r>
      <w:r w:rsidR="003019D4" w:rsidRPr="003B1D41">
        <w:t xml:space="preserve">). </w:t>
      </w:r>
    </w:p>
    <w:p w14:paraId="7C83A983" w14:textId="77777777" w:rsidR="00B44571" w:rsidRPr="003B1D41" w:rsidRDefault="00B44571" w:rsidP="00DD5776">
      <w:pPr>
        <w:pStyle w:val="Caption"/>
        <w:spacing w:after="0" w:line="480" w:lineRule="auto"/>
      </w:pPr>
    </w:p>
    <w:p w14:paraId="43EEC85F" w14:textId="77777777" w:rsidR="000E6453" w:rsidRPr="003B1D41" w:rsidRDefault="000E6453" w:rsidP="00DD5776">
      <w:pPr>
        <w:spacing w:after="0" w:line="480" w:lineRule="auto"/>
        <w:rPr>
          <w:b/>
        </w:rPr>
      </w:pPr>
      <w:r w:rsidRPr="003B1D41">
        <w:rPr>
          <w:b/>
        </w:rPr>
        <w:t>DISCUSSION</w:t>
      </w:r>
    </w:p>
    <w:p w14:paraId="21795992" w14:textId="7B4FAA23" w:rsidR="00756E10" w:rsidRPr="003B1D41" w:rsidRDefault="00235B54" w:rsidP="00517DDF">
      <w:pPr>
        <w:spacing w:after="0" w:line="480" w:lineRule="auto"/>
      </w:pPr>
      <w:r w:rsidRPr="003B1D41">
        <w:t xml:space="preserve">This </w:t>
      </w:r>
      <w:r w:rsidR="006A3076" w:rsidRPr="003B1D41">
        <w:t xml:space="preserve">study </w:t>
      </w:r>
      <w:r w:rsidR="00193986" w:rsidRPr="003B1D41">
        <w:t xml:space="preserve">aimed to examine soft tissue artefact across the </w:t>
      </w:r>
      <w:r w:rsidR="00DE63B6" w:rsidRPr="003B1D41">
        <w:t>arm</w:t>
      </w:r>
      <w:r w:rsidR="00193986" w:rsidRPr="003B1D41">
        <w:t xml:space="preserve"> segment during humeral axial rotation</w:t>
      </w:r>
      <w:r w:rsidR="0084426F" w:rsidRPr="003B1D41">
        <w:t xml:space="preserve"> to inform placement of markers to minimise the effect of soft tissue artefact</w:t>
      </w:r>
      <w:r w:rsidR="00D44BB8" w:rsidRPr="003B1D41">
        <w:t xml:space="preserve"> in the estimation of humeral kinematics</w:t>
      </w:r>
      <w:r w:rsidR="00E96C5B" w:rsidRPr="003B1D41">
        <w:t>.</w:t>
      </w:r>
      <w:r w:rsidR="00E45818" w:rsidRPr="003B1D41">
        <w:t xml:space="preserve"> </w:t>
      </w:r>
      <w:r w:rsidRPr="003B1D41">
        <w:t xml:space="preserve">The </w:t>
      </w:r>
      <w:r w:rsidR="00D44BB8" w:rsidRPr="003B1D41">
        <w:t xml:space="preserve">results </w:t>
      </w:r>
      <w:r w:rsidRPr="003B1D41">
        <w:t xml:space="preserve">revealed </w:t>
      </w:r>
      <w:r w:rsidR="001152E9" w:rsidRPr="003B1D41">
        <w:t>substantial</w:t>
      </w:r>
      <w:r w:rsidRPr="003B1D41">
        <w:t xml:space="preserve"> </w:t>
      </w:r>
      <w:r w:rsidR="0028010F" w:rsidRPr="003B1D41">
        <w:t>soft tissue artefact</w:t>
      </w:r>
      <w:r w:rsidR="007E5761" w:rsidRPr="003B1D41">
        <w:t xml:space="preserve"> </w:t>
      </w:r>
      <w:r w:rsidR="001152E9" w:rsidRPr="003B1D41">
        <w:t xml:space="preserve">across </w:t>
      </w:r>
      <w:r w:rsidRPr="003B1D41">
        <w:t xml:space="preserve">the </w:t>
      </w:r>
      <w:r w:rsidR="00DE63B6" w:rsidRPr="003B1D41">
        <w:t>arm</w:t>
      </w:r>
      <w:r w:rsidR="007E5761" w:rsidRPr="003B1D41">
        <w:t xml:space="preserve"> both in terms of local</w:t>
      </w:r>
      <w:r w:rsidR="003B5300" w:rsidRPr="003B1D41">
        <w:t xml:space="preserve"> elastic</w:t>
      </w:r>
      <w:r w:rsidR="007E5761" w:rsidRPr="003B1D41">
        <w:t xml:space="preserve"> deformation of the marker cluster and rigid displacement of the marker cluster with respect to the underlying bone</w:t>
      </w:r>
      <w:r w:rsidR="0084625E" w:rsidRPr="003B1D41">
        <w:t>.</w:t>
      </w:r>
    </w:p>
    <w:p w14:paraId="3F0C8436" w14:textId="0B1F55BD" w:rsidR="00374DBD" w:rsidRPr="003B1D41" w:rsidRDefault="007C19E1" w:rsidP="00371B1C">
      <w:pPr>
        <w:spacing w:after="0" w:line="480" w:lineRule="auto"/>
        <w:ind w:firstLine="360"/>
      </w:pPr>
      <w:r w:rsidRPr="003B1D41">
        <w:t>A systematic pattern of e</w:t>
      </w:r>
      <w:r w:rsidR="00691A81" w:rsidRPr="003B1D41">
        <w:t>lastic</w:t>
      </w:r>
      <w:r w:rsidR="00640446" w:rsidRPr="003B1D41">
        <w:t xml:space="preserve"> deformation </w:t>
      </w:r>
      <w:r w:rsidR="0034555C" w:rsidRPr="003B1D41">
        <w:t xml:space="preserve">of the marker cluster </w:t>
      </w:r>
      <w:r w:rsidR="003B7120" w:rsidRPr="003B1D41">
        <w:t xml:space="preserve">was present </w:t>
      </w:r>
      <w:r w:rsidR="00E45818" w:rsidRPr="003B1D41">
        <w:t xml:space="preserve">across the </w:t>
      </w:r>
      <w:r w:rsidR="00DE63B6" w:rsidRPr="003B1D41">
        <w:t>arm</w:t>
      </w:r>
      <w:r w:rsidR="00E7287A" w:rsidRPr="003B1D41">
        <w:t xml:space="preserve"> </w:t>
      </w:r>
      <w:r w:rsidR="006B474F" w:rsidRPr="003B1D41">
        <w:t xml:space="preserve">where the proximal markers lagged the </w:t>
      </w:r>
      <w:r w:rsidR="00906D36" w:rsidRPr="003B1D41">
        <w:t>OPA</w:t>
      </w:r>
      <w:r w:rsidR="006B474F" w:rsidRPr="003B1D41">
        <w:t xml:space="preserve"> fitted </w:t>
      </w:r>
      <w:r w:rsidR="008D7297" w:rsidRPr="003B1D41">
        <w:t xml:space="preserve">OCST reference shape </w:t>
      </w:r>
      <w:r w:rsidR="00936EDC" w:rsidRPr="003B1D41">
        <w:t>while</w:t>
      </w:r>
      <w:r w:rsidR="006B474F" w:rsidRPr="003B1D41">
        <w:t xml:space="preserve"> the distal markers proceeded the OCST </w:t>
      </w:r>
      <w:r w:rsidRPr="003B1D41">
        <w:t>reference shape</w:t>
      </w:r>
      <w:r w:rsidR="00F06A58" w:rsidRPr="003B1D41">
        <w:t xml:space="preserve">, </w:t>
      </w:r>
      <w:r w:rsidR="00E45818" w:rsidRPr="003B1D41">
        <w:t>resulting in a heli</w:t>
      </w:r>
      <w:r w:rsidR="008348DE" w:rsidRPr="003B1D41">
        <w:t xml:space="preserve">cal shaped </w:t>
      </w:r>
      <w:r w:rsidR="00E45818" w:rsidRPr="003B1D41">
        <w:t xml:space="preserve">distortion of the markers along the longitudinal axis of the </w:t>
      </w:r>
      <w:r w:rsidR="00DE63B6" w:rsidRPr="003B1D41">
        <w:t>arm</w:t>
      </w:r>
      <w:r w:rsidR="00745A03" w:rsidRPr="003B1D41">
        <w:t xml:space="preserve">. </w:t>
      </w:r>
      <w:r w:rsidR="008348DE" w:rsidRPr="003B1D41">
        <w:t>T</w:t>
      </w:r>
      <w:r w:rsidR="00E7287A" w:rsidRPr="003B1D41">
        <w:t>he errors between</w:t>
      </w:r>
      <w:r w:rsidR="00B743E7" w:rsidRPr="003B1D41">
        <w:t xml:space="preserve"> </w:t>
      </w:r>
      <w:r w:rsidR="00936EDC" w:rsidRPr="003B1D41">
        <w:t xml:space="preserve">fitted </w:t>
      </w:r>
      <w:r w:rsidR="007A54EA" w:rsidRPr="003B1D41">
        <w:t xml:space="preserve">reference </w:t>
      </w:r>
      <w:r w:rsidR="00E7287A" w:rsidRPr="003B1D41">
        <w:t>and captured markers were largest at the end of ranges and smallest when the humerus was nearing a neutral internal rotation position.</w:t>
      </w:r>
      <w:r w:rsidR="00F4635C" w:rsidRPr="003B1D41">
        <w:t xml:space="preserve"> </w:t>
      </w:r>
      <w:r w:rsidR="000B096A" w:rsidRPr="003B1D41">
        <w:t xml:space="preserve">It </w:t>
      </w:r>
      <w:r w:rsidR="0021689A" w:rsidRPr="003B1D41">
        <w:t xml:space="preserve">was </w:t>
      </w:r>
      <w:r w:rsidR="00515E21" w:rsidRPr="003B1D41">
        <w:t xml:space="preserve">reported </w:t>
      </w:r>
      <w:r w:rsidR="0021689A" w:rsidRPr="003B1D41">
        <w:t xml:space="preserve">by Blache et al </w:t>
      </w:r>
      <w:r w:rsidR="0021689A" w:rsidRPr="003B1D41">
        <w:fldChar w:fldCharType="begin">
          <w:fldData xml:space="preserve">PEVuZE5vdGU+PENpdGUgRXhjbHVkZUF1dGg9IjEiPjxBdXRob3I+QmxhY2hlPC9BdXRob3I+PFll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</w:fldData>
        </w:fldChar>
      </w:r>
      <w:r w:rsidR="00A73A02" w:rsidRPr="003B1D41">
        <w:instrText xml:space="preserve"> ADDIN EN.CITE </w:instrText>
      </w:r>
      <w:r w:rsidR="00A73A02" w:rsidRPr="003B1D41">
        <w:fldChar w:fldCharType="begin">
          <w:fldData xml:space="preserve">PEVuZE5vdGU+PENpdGUgRXhjbHVkZUF1dGg9IjEiPjxBdXRob3I+QmxhY2hlPC9BdXRob3I+PFll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</w:fldData>
        </w:fldChar>
      </w:r>
      <w:r w:rsidR="00A73A02" w:rsidRPr="003B1D41">
        <w:instrText xml:space="preserve"> ADDIN EN.CITE.DATA </w:instrText>
      </w:r>
      <w:r w:rsidR="00A73A02" w:rsidRPr="003B1D41">
        <w:fldChar w:fldCharType="end"/>
      </w:r>
      <w:r w:rsidR="0021689A" w:rsidRPr="003B1D41">
        <w:fldChar w:fldCharType="separate"/>
      </w:r>
      <w:r w:rsidR="00A73A02" w:rsidRPr="003B1D41">
        <w:rPr>
          <w:noProof/>
        </w:rPr>
        <w:t>(2017)</w:t>
      </w:r>
      <w:r w:rsidR="0021689A" w:rsidRPr="003B1D41">
        <w:fldChar w:fldCharType="end"/>
      </w:r>
      <w:r w:rsidR="00A73A02" w:rsidRPr="003B1D41">
        <w:t xml:space="preserve"> </w:t>
      </w:r>
      <w:r w:rsidR="00515E21" w:rsidRPr="003B1D41">
        <w:t xml:space="preserve">that elastic deformation </w:t>
      </w:r>
      <w:r w:rsidR="00D35C03" w:rsidRPr="003B1D41">
        <w:t xml:space="preserve">only </w:t>
      </w:r>
      <w:r w:rsidR="00515E21" w:rsidRPr="003B1D41">
        <w:t xml:space="preserve">accounts for 20% of soft tissue artefact, with 80% being related to rigid displacement. </w:t>
      </w:r>
      <w:r w:rsidR="00AD02C8" w:rsidRPr="003B1D41">
        <w:t>A</w:t>
      </w:r>
      <w:r w:rsidR="004D781A" w:rsidRPr="003B1D41">
        <w:t xml:space="preserve">lthough a direct comparison </w:t>
      </w:r>
      <w:r w:rsidR="004D781A" w:rsidRPr="003B1D41">
        <w:lastRenderedPageBreak/>
        <w:t xml:space="preserve">cannot be made due to </w:t>
      </w:r>
      <w:r w:rsidR="004C180E" w:rsidRPr="003B1D41">
        <w:t xml:space="preserve">differing approaches to analysis, </w:t>
      </w:r>
      <w:r w:rsidR="00E703A4" w:rsidRPr="003B1D41">
        <w:t xml:space="preserve">the analysis of the </w:t>
      </w:r>
      <w:r w:rsidR="00D33DE3" w:rsidRPr="003B1D41">
        <w:t>3D</w:t>
      </w:r>
      <w:r w:rsidR="00E703A4" w:rsidRPr="003B1D41">
        <w:t xml:space="preserve"> displacement</w:t>
      </w:r>
      <w:r w:rsidR="00D33DE3" w:rsidRPr="003B1D41">
        <w:t>s</w:t>
      </w:r>
      <w:r w:rsidR="00E703A4" w:rsidRPr="003B1D41">
        <w:t xml:space="preserve"> in this present study </w:t>
      </w:r>
      <w:r w:rsidR="00835EAB" w:rsidRPr="003B1D41">
        <w:t xml:space="preserve">suggests that </w:t>
      </w:r>
      <w:r w:rsidR="00E506C0" w:rsidRPr="003B1D41">
        <w:t xml:space="preserve">error associated with </w:t>
      </w:r>
      <w:r w:rsidR="00835EAB" w:rsidRPr="003B1D41">
        <w:t xml:space="preserve">elastic </w:t>
      </w:r>
      <w:r w:rsidR="00E506C0" w:rsidRPr="003B1D41">
        <w:t xml:space="preserve">deformation </w:t>
      </w:r>
      <w:r w:rsidR="002725A2" w:rsidRPr="003B1D41">
        <w:t xml:space="preserve">appears to be </w:t>
      </w:r>
      <w:r w:rsidR="00961C32" w:rsidRPr="003B1D41">
        <w:t xml:space="preserve">larger than </w:t>
      </w:r>
      <w:r w:rsidR="00835EAB" w:rsidRPr="003B1D41">
        <w:t>previously reported</w:t>
      </w:r>
      <w:r w:rsidR="00515E21" w:rsidRPr="003B1D41">
        <w:t>.</w:t>
      </w:r>
      <w:r w:rsidR="00D22E69" w:rsidRPr="003B1D41">
        <w:t xml:space="preserve"> The l</w:t>
      </w:r>
      <w:r w:rsidR="00B1478D" w:rsidRPr="003B1D41">
        <w:t>ower</w:t>
      </w:r>
      <w:r w:rsidR="00D22E69" w:rsidRPr="003B1D41">
        <w:t xml:space="preserve"> contribution to </w:t>
      </w:r>
      <w:r w:rsidR="00B1478D" w:rsidRPr="003B1D41">
        <w:t>soft tissue artefact observed</w:t>
      </w:r>
      <w:r w:rsidR="007C18B5" w:rsidRPr="003B1D41">
        <w:t xml:space="preserve"> </w:t>
      </w:r>
      <w:r w:rsidR="0088058D" w:rsidRPr="003B1D41">
        <w:t>by Blache et al</w:t>
      </w:r>
      <w:r w:rsidR="007C18B5" w:rsidRPr="003B1D41">
        <w:t xml:space="preserve"> </w:t>
      </w:r>
      <w:r w:rsidR="0088058D" w:rsidRPr="003B1D41">
        <w:fldChar w:fldCharType="begin">
          <w:fldData xml:space="preserve">PEVuZE5vdGU+PENpdGUgRXhjbHVkZUF1dGg9IjEiPjxBdXRob3I+QmxhY2hlPC9BdXRob3I+PFll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</w:fldData>
        </w:fldChar>
      </w:r>
      <w:r w:rsidR="000C2808" w:rsidRPr="003B1D41">
        <w:instrText xml:space="preserve"> ADDIN EN.CITE </w:instrText>
      </w:r>
      <w:r w:rsidR="000C2808" w:rsidRPr="003B1D41">
        <w:fldChar w:fldCharType="begin">
          <w:fldData xml:space="preserve">PEVuZE5vdGU+PENpdGUgRXhjbHVkZUF1dGg9IjEiPjxBdXRob3I+QmxhY2hlPC9BdXRob3I+PFll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</w:fldData>
        </w:fldChar>
      </w:r>
      <w:r w:rsidR="000C2808" w:rsidRPr="003B1D41">
        <w:instrText xml:space="preserve"> ADDIN EN.CITE.DATA </w:instrText>
      </w:r>
      <w:r w:rsidR="000C2808" w:rsidRPr="003B1D41">
        <w:fldChar w:fldCharType="end"/>
      </w:r>
      <w:r w:rsidR="0088058D" w:rsidRPr="003B1D41">
        <w:fldChar w:fldCharType="separate"/>
      </w:r>
      <w:r w:rsidR="000C2808" w:rsidRPr="003B1D41">
        <w:rPr>
          <w:noProof/>
        </w:rPr>
        <w:t>(2017)</w:t>
      </w:r>
      <w:r w:rsidR="0088058D" w:rsidRPr="003B1D41">
        <w:fldChar w:fldCharType="end"/>
      </w:r>
      <w:r w:rsidR="00297C19" w:rsidRPr="003B1D41">
        <w:t>,</w:t>
      </w:r>
      <w:r w:rsidR="00B1478D" w:rsidRPr="003B1D41">
        <w:t xml:space="preserve"> may be </w:t>
      </w:r>
      <w:r w:rsidR="00F560D2" w:rsidRPr="003B1D41">
        <w:t xml:space="preserve">attributed </w:t>
      </w:r>
      <w:r w:rsidR="00B1478D" w:rsidRPr="003B1D41">
        <w:t xml:space="preserve">to the </w:t>
      </w:r>
      <w:r w:rsidR="00F560D2" w:rsidRPr="003B1D41">
        <w:t xml:space="preserve">use of bone pins inserted </w:t>
      </w:r>
      <w:r w:rsidR="005F0203" w:rsidRPr="003B1D41">
        <w:t>slightly</w:t>
      </w:r>
      <w:r w:rsidR="00F560D2" w:rsidRPr="003B1D41">
        <w:t xml:space="preserve"> distal to </w:t>
      </w:r>
      <w:r w:rsidR="00B15182" w:rsidRPr="003B1D41">
        <w:t>deltoid insertion</w:t>
      </w:r>
      <w:r w:rsidR="00297C19" w:rsidRPr="003B1D41">
        <w:t>. The pins can</w:t>
      </w:r>
      <w:r w:rsidR="00B15182" w:rsidRPr="003B1D41">
        <w:t xml:space="preserve"> caus</w:t>
      </w:r>
      <w:r w:rsidR="00297C19" w:rsidRPr="003B1D41">
        <w:t>e</w:t>
      </w:r>
      <w:r w:rsidR="00B15182" w:rsidRPr="003B1D41">
        <w:t xml:space="preserve"> anchoring of the skin</w:t>
      </w:r>
      <w:r w:rsidR="0054359C" w:rsidRPr="003B1D41">
        <w:t xml:space="preserve"> </w:t>
      </w:r>
      <w:r w:rsidR="001C52EB" w:rsidRPr="003B1D41">
        <w:t>which</w:t>
      </w:r>
      <w:r w:rsidR="0054359C" w:rsidRPr="003B1D41">
        <w:t xml:space="preserve"> would not allow for typical skin movement</w:t>
      </w:r>
      <w:r w:rsidR="00CF5DE5" w:rsidRPr="003B1D41">
        <w:t>,</w:t>
      </w:r>
      <w:r w:rsidR="004F6D54" w:rsidRPr="003B1D41">
        <w:t xml:space="preserve"> </w:t>
      </w:r>
      <w:r w:rsidR="000C2808" w:rsidRPr="003B1D41">
        <w:t>particular</w:t>
      </w:r>
      <w:r w:rsidR="00CF5DE5" w:rsidRPr="003B1D41">
        <w:t>ly</w:t>
      </w:r>
      <w:r w:rsidR="000C2808" w:rsidRPr="003B1D41">
        <w:t xml:space="preserve"> for the proximal marker</w:t>
      </w:r>
      <w:r w:rsidR="00CF5DE5" w:rsidRPr="003B1D41">
        <w:t>s</w:t>
      </w:r>
      <w:r w:rsidR="000C2808" w:rsidRPr="003B1D41">
        <w:t xml:space="preserve"> near the insertion of pins</w:t>
      </w:r>
      <w:r w:rsidR="00CF5DE5" w:rsidRPr="003B1D41">
        <w:t>,</w:t>
      </w:r>
      <w:r w:rsidR="000C2808" w:rsidRPr="003B1D41">
        <w:t xml:space="preserve"> </w:t>
      </w:r>
      <w:r w:rsidR="00297C19" w:rsidRPr="003B1D41">
        <w:t xml:space="preserve">causing an </w:t>
      </w:r>
      <w:r w:rsidR="00485416" w:rsidRPr="003B1D41">
        <w:t>underestimat</w:t>
      </w:r>
      <w:r w:rsidR="00297C19" w:rsidRPr="003B1D41">
        <w:t xml:space="preserve">ion </w:t>
      </w:r>
      <w:r w:rsidR="00485416" w:rsidRPr="003B1D41">
        <w:t xml:space="preserve">of the </w:t>
      </w:r>
      <w:r w:rsidR="00580E29" w:rsidRPr="003B1D41">
        <w:t>local elastic deformation</w:t>
      </w:r>
      <w:r w:rsidR="00297C19" w:rsidRPr="003B1D41">
        <w:t xml:space="preserve"> to the markers</w:t>
      </w:r>
      <w:r w:rsidR="00580E29" w:rsidRPr="003B1D41">
        <w:t>.</w:t>
      </w:r>
    </w:p>
    <w:p w14:paraId="0DD4F341" w14:textId="4C229C3F" w:rsidR="00637F12" w:rsidRPr="003B1D41" w:rsidRDefault="00D146DB" w:rsidP="000E17E3">
      <w:pPr>
        <w:spacing w:after="0" w:line="480" w:lineRule="auto"/>
        <w:ind w:firstLine="360"/>
      </w:pPr>
      <w:r w:rsidRPr="003B1D41">
        <w:t xml:space="preserve">The findings </w:t>
      </w:r>
      <w:r w:rsidR="001A0040" w:rsidRPr="003B1D41">
        <w:t xml:space="preserve">of the present study </w:t>
      </w:r>
      <w:r w:rsidRPr="003B1D41">
        <w:t xml:space="preserve">suggest a systematic elastic deformation of the markers on the arm, i.e. the shape of the markers on the arm changed in a predictable manner with respect to the motion. Whilst studies, particularly in the lower limb, have suggested the contribution of elastic deformation to soft issue artefact is </w:t>
      </w:r>
      <w:r w:rsidR="007249E9" w:rsidRPr="003B1D41">
        <w:t>minimal</w:t>
      </w:r>
      <w:r w:rsidRPr="003B1D41">
        <w:t xml:space="preserve"> </w:t>
      </w:r>
      <w:r w:rsidR="007C5FC2" w:rsidRPr="003B1D41">
        <w:fldChar w:fldCharType="begin">
          <w:fldData xml:space="preserve">PEVuZE5vdGU+PENpdGU+PEF1dGhvcj5CZW5vaXQ8L0F1dGhvcj48WWVhcj4yMDE1PC9ZZWFyPjxS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</w:fldData>
        </w:fldChar>
      </w:r>
      <w:r w:rsidR="007C5FC2" w:rsidRPr="003B1D41">
        <w:instrText xml:space="preserve"> ADDIN EN.CITE </w:instrText>
      </w:r>
      <w:r w:rsidR="007C5FC2" w:rsidRPr="003B1D41">
        <w:fldChar w:fldCharType="begin">
          <w:fldData xml:space="preserve">PEVuZE5vdGU+PENpdGU+PEF1dGhvcj5CZW5vaXQ8L0F1dGhvcj48WWVhcj4yMDE1PC9ZZWFyPjxS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</w:fldData>
        </w:fldChar>
      </w:r>
      <w:r w:rsidR="007C5FC2" w:rsidRPr="003B1D41">
        <w:instrText xml:space="preserve"> ADDIN EN.CITE.DATA </w:instrText>
      </w:r>
      <w:r w:rsidR="007C5FC2" w:rsidRPr="003B1D41">
        <w:fldChar w:fldCharType="end"/>
      </w:r>
      <w:r w:rsidR="007C5FC2" w:rsidRPr="003B1D41">
        <w:fldChar w:fldCharType="separate"/>
      </w:r>
      <w:r w:rsidR="007C5FC2" w:rsidRPr="003B1D41">
        <w:rPr>
          <w:noProof/>
        </w:rPr>
        <w:t>(Benoit et al., 2015; Bonci et al., 2015)</w:t>
      </w:r>
      <w:r w:rsidR="007C5FC2" w:rsidRPr="003B1D41">
        <w:fldChar w:fldCharType="end"/>
      </w:r>
      <w:r w:rsidRPr="003B1D41">
        <w:t xml:space="preserve">, the movements involved </w:t>
      </w:r>
      <w:r w:rsidR="006E18F0" w:rsidRPr="003B1D41">
        <w:t xml:space="preserve">in these studies </w:t>
      </w:r>
      <w:r w:rsidRPr="003B1D41">
        <w:t xml:space="preserve">have typically been single planar with little axial rotation. The elastic deformation in these studies is likely due to random errors associated with measurement error, muscle contraction, impact, among other sources. The systematic </w:t>
      </w:r>
      <w:r w:rsidR="00630366" w:rsidRPr="003B1D41">
        <w:t xml:space="preserve">elastic deformation </w:t>
      </w:r>
      <w:r w:rsidRPr="003B1D41">
        <w:t>observed in this present study demonstrates that certain movements cause predictable changes in the shape of the markers as the skin twists and stretches with the movement</w:t>
      </w:r>
      <w:r w:rsidR="009F705E" w:rsidRPr="003B1D41">
        <w:t>.</w:t>
      </w:r>
      <w:r w:rsidR="006307D5" w:rsidRPr="003B1D41">
        <w:t xml:space="preserve"> </w:t>
      </w:r>
      <w:r w:rsidR="00AB1258" w:rsidRPr="003B1D41">
        <w:t xml:space="preserve">The lagging of the proximal markers </w:t>
      </w:r>
      <w:r w:rsidR="00383FD3" w:rsidRPr="003B1D41">
        <w:t xml:space="preserve">suggests a rigid displacement of these markers with respect to the underlying bone and </w:t>
      </w:r>
      <w:r w:rsidR="00AB1258" w:rsidRPr="003B1D41">
        <w:t xml:space="preserve">contributed </w:t>
      </w:r>
      <w:r w:rsidR="00383FD3" w:rsidRPr="003B1D41">
        <w:t xml:space="preserve">the </w:t>
      </w:r>
      <w:r w:rsidR="00AB1258" w:rsidRPr="003B1D41">
        <w:t>significant underestimation of 48.7</w:t>
      </w:r>
      <w:r w:rsidR="00AB1258" w:rsidRPr="003B1D41">
        <w:rPr>
          <w:rFonts w:cstheme="minorHAnsi"/>
        </w:rPr>
        <w:t>°</w:t>
      </w:r>
      <w:r w:rsidR="00AB1258" w:rsidRPr="003B1D41">
        <w:t xml:space="preserve"> in the amount of humeral axial rotation</w:t>
      </w:r>
      <w:r w:rsidR="00383FD3" w:rsidRPr="003B1D41">
        <w:t xml:space="preserve">. The amount of underestimation </w:t>
      </w:r>
      <w:r w:rsidR="00AB1258" w:rsidRPr="003B1D41">
        <w:t xml:space="preserve">is accordance with previous literature who have observed similar underestimations </w:t>
      </w:r>
      <w:r w:rsidR="00AB1258" w:rsidRPr="003B1D41">
        <w:fldChar w:fldCharType="begin"/>
      </w:r>
      <w:r w:rsidR="00AB1258" w:rsidRPr="003B1D41">
        <w:instrText xml:space="preserve"> ADDIN EN.CITE &lt;EndNote&gt;&lt;Cite&gt;&lt;Author&gt;Cutti&lt;/Author&gt;&lt;Year&gt;2005&lt;/Year&gt;&lt;RecNum&gt;652&lt;/RecNum&gt;&lt;DisplayText&gt;(Cutti et al., 2005; Ludewig et al., 2002)&lt;/DisplayText&gt;&lt;record&gt;&lt;rec-number&gt;652&lt;/rec-number&gt;&lt;foreign-keys&gt;&lt;key app="EN" db-id="ext2extfzz9xr1ep05i5px5k5a9p2rp50tsa" timestamp="1633703899"&gt;652&lt;/key&gt;&lt;/foreign-keys&gt;&lt;ref-type name="Journal Article"&gt;17&lt;/ref-type&gt;&lt;contributors&gt;&lt;authors&gt;&lt;author&gt;Cutti, A.G.&lt;/author&gt;&lt;author&gt;Paolini, G.&lt;/author&gt;&lt;author&gt;Troncossi, M.&lt;/author&gt;&lt;author&gt;Cappello, A.&lt;/author&gt;&lt;author&gt;Davalli, A.&lt;/author&gt;&lt;/authors&gt;&lt;/contributors&gt;&lt;titles&gt;&lt;title&gt;Soft tissue artefact assessment in humeral axial rotation&lt;/title&gt;&lt;secondary-title&gt;Gait and Posture&lt;/secondary-title&gt;&lt;/titles&gt;&lt;periodical&gt;&lt;full-title&gt;Gait and Posture&lt;/full-title&gt;&lt;/periodical&gt;&lt;pages&gt;341-349&lt;/pages&gt;&lt;volume&gt;21&lt;/volume&gt;&lt;dates&gt;&lt;year&gt;2005&lt;/year&gt;&lt;/dates&gt;&lt;urls&gt;&lt;/urls&gt;&lt;/record&gt;&lt;/Cite&gt;&lt;Cite&gt;&lt;Author&gt;Ludewig&lt;/Author&gt;&lt;Year&gt;2002&lt;/Year&gt;&lt;RecNum&gt;553&lt;/RecNum&gt;&lt;record&gt;&lt;rec-number&gt;553&lt;/rec-number&gt;&lt;foreign-keys&gt;&lt;key app="EN" db-id="ext2extfzz9xr1ep05i5px5k5a9p2rp50tsa" timestamp="1633703830"&gt;553&lt;/key&gt;&lt;/foreign-keys&gt;&lt;ref-type name="Journal Article"&gt;17&lt;/ref-type&gt;&lt;contributors&gt;&lt;authors&gt;&lt;author&gt;Ludewig, P. M.&lt;/author&gt;&lt;author&gt;Cook, T. M.&lt;/author&gt;&lt;author&gt;Shields, R.K.&lt;/author&gt;&lt;/authors&gt;&lt;/contributors&gt;&lt;titles&gt;&lt;title&gt;Comparison of surface sensor and bone-fixed measurement of humeral motion&lt;/title&gt;&lt;secondary-title&gt;Journal of Applied Biomechanics&lt;/secondary-title&gt;&lt;/titles&gt;&lt;periodical&gt;&lt;full-title&gt;Journal of Applied Biomechanics&lt;/full-title&gt;&lt;/periodical&gt;&lt;pages&gt;192-170&lt;/pages&gt;&lt;volume&gt;18&lt;/volume&gt;&lt;number&gt;2&lt;/number&gt;&lt;dates&gt;&lt;year&gt;2002&lt;/year&gt;&lt;/dates&gt;&lt;urls&gt;&lt;/urls&gt;&lt;/record&gt;&lt;/Cite&gt;&lt;/EndNote&gt;</w:instrText>
      </w:r>
      <w:r w:rsidR="00AB1258" w:rsidRPr="003B1D41">
        <w:fldChar w:fldCharType="separate"/>
      </w:r>
      <w:r w:rsidR="00AB1258" w:rsidRPr="003B1D41">
        <w:rPr>
          <w:noProof/>
        </w:rPr>
        <w:t>(Cutti et al., 2005; Ludewig et al., 2002)</w:t>
      </w:r>
      <w:r w:rsidR="00AB1258" w:rsidRPr="003B1D41">
        <w:fldChar w:fldCharType="end"/>
      </w:r>
      <w:r w:rsidR="00AB1258" w:rsidRPr="003B1D41">
        <w:t xml:space="preserve">. Careful selection of marker placement and modelling approach to defining the arm is needed to minimise systematic error </w:t>
      </w:r>
      <w:r w:rsidR="0076498D" w:rsidRPr="003B1D41">
        <w:t xml:space="preserve">and rigid displacement </w:t>
      </w:r>
      <w:r w:rsidR="001E1D1C" w:rsidRPr="003B1D41">
        <w:t xml:space="preserve">to </w:t>
      </w:r>
      <w:r w:rsidR="001B2A51" w:rsidRPr="003B1D41">
        <w:t xml:space="preserve">ensure accurate measurement of </w:t>
      </w:r>
      <w:r w:rsidR="00AB1258" w:rsidRPr="003B1D41">
        <w:t>humeral kinematics.</w:t>
      </w:r>
    </w:p>
    <w:p w14:paraId="5B2DE4A6" w14:textId="730D3DCA" w:rsidR="00D80870" w:rsidRPr="003B1D41" w:rsidRDefault="004D5B77" w:rsidP="000E17E3">
      <w:pPr>
        <w:spacing w:after="0" w:line="480" w:lineRule="auto"/>
        <w:ind w:firstLine="360"/>
      </w:pPr>
      <w:r w:rsidRPr="003B1D41">
        <w:t xml:space="preserve">When </w:t>
      </w:r>
      <w:r w:rsidR="001E0372" w:rsidRPr="003B1D41">
        <w:t xml:space="preserve">using </w:t>
      </w:r>
      <w:r w:rsidRPr="003B1D41">
        <w:t xml:space="preserve">only </w:t>
      </w:r>
      <w:r w:rsidR="00971CA5" w:rsidRPr="003B1D41">
        <w:t xml:space="preserve">distal </w:t>
      </w:r>
      <w:r w:rsidRPr="003B1D41">
        <w:t xml:space="preserve">markers </w:t>
      </w:r>
      <w:r w:rsidR="00971CA5" w:rsidRPr="003B1D41">
        <w:t xml:space="preserve">on the </w:t>
      </w:r>
      <w:r w:rsidR="00DE63B6" w:rsidRPr="003B1D41">
        <w:t>arm</w:t>
      </w:r>
      <w:r w:rsidR="00971CA5" w:rsidRPr="003B1D41">
        <w:t xml:space="preserve"> </w:t>
      </w:r>
      <w:r w:rsidRPr="003B1D41">
        <w:t xml:space="preserve">the underestimation </w:t>
      </w:r>
      <w:r w:rsidR="00794AD9" w:rsidRPr="003B1D41">
        <w:t xml:space="preserve">of </w:t>
      </w:r>
      <w:r w:rsidRPr="003B1D41">
        <w:t xml:space="preserve">axial rotation decreased </w:t>
      </w:r>
      <w:r w:rsidR="00794AD9" w:rsidRPr="003B1D41">
        <w:t xml:space="preserve">to </w:t>
      </w:r>
      <w:r w:rsidR="0003688C" w:rsidRPr="003B1D41">
        <w:t>2</w:t>
      </w:r>
      <w:r w:rsidR="008E17EE" w:rsidRPr="003B1D41">
        <w:t>5</w:t>
      </w:r>
      <w:r w:rsidR="0003688C" w:rsidRPr="003B1D41">
        <w:t>.9</w:t>
      </w:r>
      <w:r w:rsidR="0003688C" w:rsidRPr="003B1D41">
        <w:rPr>
          <w:rFonts w:cstheme="minorHAnsi"/>
        </w:rPr>
        <w:t>°</w:t>
      </w:r>
      <w:r w:rsidR="00627C74" w:rsidRPr="003B1D41">
        <w:rPr>
          <w:rFonts w:cstheme="minorHAnsi"/>
        </w:rPr>
        <w:t>.</w:t>
      </w:r>
      <w:r w:rsidR="00306249" w:rsidRPr="003B1D41">
        <w:rPr>
          <w:rFonts w:cstheme="minorHAnsi"/>
        </w:rPr>
        <w:t xml:space="preserve"> </w:t>
      </w:r>
      <w:r w:rsidR="00AA2517" w:rsidRPr="003B1D41">
        <w:t xml:space="preserve">It </w:t>
      </w:r>
      <w:r w:rsidR="008A567D" w:rsidRPr="003B1D41">
        <w:t>is</w:t>
      </w:r>
      <w:r w:rsidR="00F84BE3" w:rsidRPr="003B1D41">
        <w:t>,</w:t>
      </w:r>
      <w:r w:rsidR="008A567D" w:rsidRPr="003B1D41">
        <w:t xml:space="preserve"> therefore</w:t>
      </w:r>
      <w:r w:rsidR="00F84BE3" w:rsidRPr="003B1D41">
        <w:t>,</w:t>
      </w:r>
      <w:r w:rsidR="008A567D" w:rsidRPr="003B1D41">
        <w:t xml:space="preserve"> </w:t>
      </w:r>
      <w:r w:rsidR="00AA2517" w:rsidRPr="003B1D41">
        <w:t xml:space="preserve">suggested that an </w:t>
      </w:r>
      <w:r w:rsidR="00DE63B6" w:rsidRPr="003B1D41">
        <w:t>arm</w:t>
      </w:r>
      <w:r w:rsidR="00AA2517" w:rsidRPr="003B1D41">
        <w:t xml:space="preserve"> marker configuration should consist only of markers placed on the distal end of the segment</w:t>
      </w:r>
      <w:r w:rsidR="00482A27" w:rsidRPr="003B1D41">
        <w:t>.</w:t>
      </w:r>
      <w:r w:rsidR="007F2875" w:rsidRPr="003B1D41">
        <w:t xml:space="preserve"> When considering the specific location on the distal end, the marker on the anterior aspect of the </w:t>
      </w:r>
      <w:r w:rsidR="00DE63B6" w:rsidRPr="003B1D41">
        <w:t>arm</w:t>
      </w:r>
      <w:r w:rsidR="007F2875" w:rsidRPr="003B1D41">
        <w:t xml:space="preserve"> was</w:t>
      </w:r>
      <w:r w:rsidR="00774BBA" w:rsidRPr="003B1D41">
        <w:t xml:space="preserve"> superiorly translated </w:t>
      </w:r>
      <w:r w:rsidR="00BC754A" w:rsidRPr="003B1D41">
        <w:t>by 10mm</w:t>
      </w:r>
      <w:r w:rsidR="00BE5D8E" w:rsidRPr="003B1D41">
        <w:t xml:space="preserve">, </w:t>
      </w:r>
      <w:r w:rsidR="00C601B5" w:rsidRPr="003B1D41">
        <w:t xml:space="preserve">which is likely </w:t>
      </w:r>
      <w:r w:rsidR="00C601B5" w:rsidRPr="003B1D41">
        <w:lastRenderedPageBreak/>
        <w:t xml:space="preserve">caused by elbow flexion </w:t>
      </w:r>
      <w:r w:rsidR="00665ABC" w:rsidRPr="003B1D41">
        <w:t xml:space="preserve">pushing the marker </w:t>
      </w:r>
      <w:r w:rsidR="00BE5D8E" w:rsidRPr="003B1D41">
        <w:t>in a superior direction. It is</w:t>
      </w:r>
      <w:r w:rsidR="009E2193" w:rsidRPr="003B1D41">
        <w:t xml:space="preserve"> therefore</w:t>
      </w:r>
      <w:r w:rsidR="00BE5D8E" w:rsidRPr="003B1D41">
        <w:t xml:space="preserve"> recommended that </w:t>
      </w:r>
      <w:r w:rsidR="00D80870" w:rsidRPr="003B1D41">
        <w:t xml:space="preserve">markers should not be placed on the distal anterior aspect of the </w:t>
      </w:r>
      <w:r w:rsidR="00DE63B6" w:rsidRPr="003B1D41">
        <w:t>arm</w:t>
      </w:r>
      <w:r w:rsidR="00D80870" w:rsidRPr="003B1D41">
        <w:t>.</w:t>
      </w:r>
    </w:p>
    <w:p w14:paraId="02EBE8D0" w14:textId="0FC67F0A" w:rsidR="003A7202" w:rsidRPr="003B1D41" w:rsidRDefault="00365D54" w:rsidP="00D80870">
      <w:pPr>
        <w:spacing w:after="0" w:line="480" w:lineRule="auto"/>
        <w:ind w:firstLine="360"/>
      </w:pPr>
      <w:r w:rsidRPr="003B1D41">
        <w:t>Based on th</w:t>
      </w:r>
      <w:r w:rsidR="00D80870" w:rsidRPr="003B1D41">
        <w:t>e</w:t>
      </w:r>
      <w:r w:rsidRPr="003B1D41">
        <w:t xml:space="preserve"> finding</w:t>
      </w:r>
      <w:r w:rsidR="00D80870" w:rsidRPr="003B1D41">
        <w:t>s of this study</w:t>
      </w:r>
      <w:r w:rsidRPr="003B1D41">
        <w:t xml:space="preserve">, it might seem logical to place markers directly on the </w:t>
      </w:r>
      <w:r w:rsidR="00674E2F" w:rsidRPr="003B1D41">
        <w:t xml:space="preserve">medial and lateral humeral epicondyles, </w:t>
      </w:r>
      <w:r w:rsidR="00E0169C" w:rsidRPr="003B1D41">
        <w:t>however, it has been recommended not to place markers on these landmarks due to soft tissue artefact</w:t>
      </w:r>
      <w:r w:rsidR="00341909" w:rsidRPr="003B1D41">
        <w:t xml:space="preserve"> </w:t>
      </w:r>
      <w:r w:rsidR="0035776D" w:rsidRPr="003B1D41">
        <w:fldChar w:fldCharType="begin"/>
      </w:r>
      <w:r w:rsidR="00A97C95" w:rsidRPr="003B1D41">
        <w:instrText xml:space="preserve"> ADDIN EN.CITE &lt;EndNote&gt;&lt;Cite&gt;&lt;Author&gt;Kontaxis&lt;/Author&gt;&lt;Year&gt;2009&lt;/Year&gt;&lt;RecNum&gt;442&lt;/RecNum&gt;&lt;DisplayText&gt;(Kontaxis et al., 2009)&lt;/DisplayText&gt;&lt;record&gt;&lt;rec-number&gt;442&lt;/rec-number&gt;&lt;foreign-keys&gt;&lt;key app="EN" db-id="ext2extfzz9xr1ep05i5px5k5a9p2rp50tsa" timestamp="1633703484"&gt;442&lt;/key&gt;&lt;/foreign-keys&gt;&lt;ref-type name="Journal Article"&gt;17&lt;/ref-type&gt;&lt;contributors&gt;&lt;authors&gt;&lt;author&gt;Kontaxis, A.&lt;/author&gt;&lt;author&gt;Cutti, A.G.&lt;/author&gt;&lt;author&gt;Johnson, G.R.&lt;/author&gt;&lt;author&gt;Veeger, H.E.J.&lt;/author&gt;&lt;/authors&gt;&lt;/contributors&gt;&lt;titles&gt;&lt;title&gt;A framework for the definition of standardising protocols for measuring upper-extremity kinematics&lt;/title&gt;&lt;secondary-title&gt;Clinical Biomechanics&lt;/secondary-title&gt;&lt;/titles&gt;&lt;periodical&gt;&lt;full-title&gt;Clinical Biomechanics&lt;/full-title&gt;&lt;/periodical&gt;&lt;pages&gt;246-253&lt;/pages&gt;&lt;volume&gt;24&lt;/volume&gt;&lt;dates&gt;&lt;year&gt;2009&lt;/year&gt;&lt;/dates&gt;&lt;urls&gt;&lt;/urls&gt;&lt;/record&gt;&lt;/Cite&gt;&lt;/EndNote&gt;</w:instrText>
      </w:r>
      <w:r w:rsidR="0035776D" w:rsidRPr="003B1D41">
        <w:fldChar w:fldCharType="separate"/>
      </w:r>
      <w:r w:rsidR="0035776D" w:rsidRPr="003B1D41">
        <w:rPr>
          <w:noProof/>
        </w:rPr>
        <w:t>(Kontaxis et al., 2009)</w:t>
      </w:r>
      <w:r w:rsidR="0035776D" w:rsidRPr="003B1D41">
        <w:fldChar w:fldCharType="end"/>
      </w:r>
      <w:r w:rsidR="00E0169C" w:rsidRPr="003B1D41">
        <w:t xml:space="preserve">. </w:t>
      </w:r>
      <w:r w:rsidR="00EC17AA" w:rsidRPr="003B1D41">
        <w:t xml:space="preserve">More recent evidence </w:t>
      </w:r>
      <w:r w:rsidR="00E20AAC" w:rsidRPr="003B1D41">
        <w:t xml:space="preserve">contradicts this </w:t>
      </w:r>
      <w:r w:rsidR="00A1192E" w:rsidRPr="003B1D41">
        <w:t xml:space="preserve">recommendation by </w:t>
      </w:r>
      <w:r w:rsidR="00EC17AA" w:rsidRPr="003B1D41">
        <w:t>suggest</w:t>
      </w:r>
      <w:r w:rsidR="00A1192E" w:rsidRPr="003B1D41">
        <w:t xml:space="preserve">ing </w:t>
      </w:r>
      <w:r w:rsidR="00A96239" w:rsidRPr="003B1D41">
        <w:t xml:space="preserve">there is minimal difference between </w:t>
      </w:r>
      <w:r w:rsidR="006D0E9F" w:rsidRPr="003B1D41">
        <w:t xml:space="preserve">an anatomical approach and marker cluster approach </w:t>
      </w:r>
      <w:r w:rsidR="00F81963" w:rsidRPr="003B1D41">
        <w:fldChar w:fldCharType="begin">
          <w:fldData xml:space="preserve">PEVuZE5vdGU+PENpdGU+PEF1dGhvcj5Cb3NlcjwvQXV0aG9yPjxZZWFyPjIwMTg8L1llYXI+PFJl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</w:fldData>
        </w:fldChar>
      </w:r>
      <w:r w:rsidR="003303DA" w:rsidRPr="003B1D41">
        <w:instrText xml:space="preserve"> ADDIN EN.CITE </w:instrText>
      </w:r>
      <w:r w:rsidR="003303DA" w:rsidRPr="003B1D41">
        <w:fldChar w:fldCharType="begin">
          <w:fldData xml:space="preserve">PEVuZE5vdGU+PENpdGU+PEF1dGhvcj5Cb3NlcjwvQXV0aG9yPjxZZWFyPjIwMTg8L1llYXI+PFJl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</w:fldData>
        </w:fldChar>
      </w:r>
      <w:r w:rsidR="003303DA" w:rsidRPr="003B1D41">
        <w:instrText xml:space="preserve"> ADDIN EN.CITE.DATA </w:instrText>
      </w:r>
      <w:r w:rsidR="003303DA" w:rsidRPr="003B1D41">
        <w:fldChar w:fldCharType="end"/>
      </w:r>
      <w:r w:rsidR="00F81963" w:rsidRPr="003B1D41">
        <w:fldChar w:fldCharType="separate"/>
      </w:r>
      <w:r w:rsidR="00F81963" w:rsidRPr="003B1D41">
        <w:rPr>
          <w:noProof/>
        </w:rPr>
        <w:t>(Boser et al., 2018)</w:t>
      </w:r>
      <w:r w:rsidR="00F81963" w:rsidRPr="003B1D41">
        <w:fldChar w:fldCharType="end"/>
      </w:r>
      <w:r w:rsidR="001B6857" w:rsidRPr="003B1D41">
        <w:t xml:space="preserve">. </w:t>
      </w:r>
      <w:r w:rsidR="00EF70A8" w:rsidRPr="003B1D41">
        <w:t xml:space="preserve">The study </w:t>
      </w:r>
      <w:r w:rsidR="00275160" w:rsidRPr="003B1D41">
        <w:t xml:space="preserve">of Blache et al </w:t>
      </w:r>
      <w:r w:rsidR="00275160" w:rsidRPr="003B1D41">
        <w:fldChar w:fldCharType="begin">
          <w:fldData xml:space="preserve">PEVuZE5vdGU+PENpdGUgRXhjbHVkZUF1dGg9IjEiPjxBdXRob3I+QmxhY2hlPC9BdXRob3I+PFll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</w:fldData>
        </w:fldChar>
      </w:r>
      <w:r w:rsidR="00275160" w:rsidRPr="003B1D41">
        <w:instrText xml:space="preserve"> ADDIN EN.CITE </w:instrText>
      </w:r>
      <w:r w:rsidR="00275160" w:rsidRPr="003B1D41">
        <w:fldChar w:fldCharType="begin">
          <w:fldData xml:space="preserve">PEVuZE5vdGU+PENpdGUgRXhjbHVkZUF1dGg9IjEiPjxBdXRob3I+QmxhY2hlPC9BdXRob3I+PFll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</w:fldData>
        </w:fldChar>
      </w:r>
      <w:r w:rsidR="00275160" w:rsidRPr="003B1D41">
        <w:instrText xml:space="preserve"> ADDIN EN.CITE.DATA </w:instrText>
      </w:r>
      <w:r w:rsidR="00275160" w:rsidRPr="003B1D41">
        <w:fldChar w:fldCharType="end"/>
      </w:r>
      <w:r w:rsidR="00275160" w:rsidRPr="003B1D41">
        <w:fldChar w:fldCharType="separate"/>
      </w:r>
      <w:r w:rsidR="00275160" w:rsidRPr="003B1D41">
        <w:rPr>
          <w:noProof/>
        </w:rPr>
        <w:t>(2017)</w:t>
      </w:r>
      <w:r w:rsidR="00275160" w:rsidRPr="003B1D41">
        <w:fldChar w:fldCharType="end"/>
      </w:r>
      <w:r w:rsidR="00275160" w:rsidRPr="003B1D41">
        <w:t xml:space="preserve"> suggest</w:t>
      </w:r>
      <w:r w:rsidR="00455259" w:rsidRPr="003B1D41">
        <w:t>s</w:t>
      </w:r>
      <w:r w:rsidR="00275160" w:rsidRPr="003B1D41">
        <w:t xml:space="preserve"> that markers should be placed on the medial epicondyle and not the lateral due to the </w:t>
      </w:r>
      <w:r w:rsidR="005F30DE" w:rsidRPr="003B1D41">
        <w:t xml:space="preserve">higher soft tissue artefact </w:t>
      </w:r>
      <w:r w:rsidR="00275160" w:rsidRPr="003B1D41">
        <w:t>associated with the lat</w:t>
      </w:r>
      <w:r w:rsidR="00D23344" w:rsidRPr="003B1D41">
        <w:t xml:space="preserve">eral side. However, it is not clear why there would be a disparity in </w:t>
      </w:r>
      <w:r w:rsidR="00C87710" w:rsidRPr="003B1D41">
        <w:t>deformation between the medial and lateral side</w:t>
      </w:r>
      <w:r w:rsidR="00222EB5" w:rsidRPr="003B1D41">
        <w:t xml:space="preserve"> </w:t>
      </w:r>
      <w:r w:rsidR="009A134A" w:rsidRPr="003B1D41">
        <w:t xml:space="preserve">and further investigation is needed. </w:t>
      </w:r>
      <w:r w:rsidR="00105588" w:rsidRPr="003B1D41">
        <w:t xml:space="preserve">The recommendation based on the findings of this study </w:t>
      </w:r>
      <w:r w:rsidR="00A1192E" w:rsidRPr="003B1D41">
        <w:t xml:space="preserve">is </w:t>
      </w:r>
      <w:r w:rsidR="00E20AAC" w:rsidRPr="003B1D41">
        <w:t>that markers should be position</w:t>
      </w:r>
      <w:r w:rsidR="00A1192E" w:rsidRPr="003B1D41">
        <w:t xml:space="preserve">ed </w:t>
      </w:r>
      <w:r w:rsidR="00064675" w:rsidRPr="003B1D41">
        <w:t xml:space="preserve">on the lateral and posterior </w:t>
      </w:r>
      <w:r w:rsidR="00A3474A" w:rsidRPr="003B1D41">
        <w:t xml:space="preserve">aspect of the </w:t>
      </w:r>
      <w:r w:rsidR="00DE63B6" w:rsidRPr="003B1D41">
        <w:t>arm</w:t>
      </w:r>
      <w:r w:rsidR="00A3474A" w:rsidRPr="003B1D41">
        <w:t xml:space="preserve"> at the distal end</w:t>
      </w:r>
      <w:r w:rsidR="00CF10F3" w:rsidRPr="003B1D41">
        <w:t>.</w:t>
      </w:r>
      <w:r w:rsidR="00E07B3E" w:rsidRPr="003B1D41">
        <w:t xml:space="preserve"> </w:t>
      </w:r>
      <w:r w:rsidR="00A3474A" w:rsidRPr="003B1D41">
        <w:t xml:space="preserve">The use </w:t>
      </w:r>
      <w:r w:rsidR="005D0CE6" w:rsidRPr="003B1D41">
        <w:t>of a local optimisation process, such the Optimal Common Shape Technique, applied to these markers can</w:t>
      </w:r>
      <w:r w:rsidR="00705B46" w:rsidRPr="003B1D41">
        <w:t xml:space="preserve"> then aid in the reduction of</w:t>
      </w:r>
      <w:r w:rsidR="007B2DF3" w:rsidRPr="003B1D41">
        <w:t xml:space="preserve"> </w:t>
      </w:r>
      <w:r w:rsidR="003C2C40" w:rsidRPr="003B1D41">
        <w:t xml:space="preserve">elastic </w:t>
      </w:r>
      <w:r w:rsidR="007B2DF3" w:rsidRPr="003B1D41">
        <w:t>deformation</w:t>
      </w:r>
      <w:r w:rsidR="003C2C40" w:rsidRPr="003B1D41">
        <w:t xml:space="preserve"> </w:t>
      </w:r>
      <w:r w:rsidR="006C55DA" w:rsidRPr="003B1D41">
        <w:t xml:space="preserve">associated with random errors </w:t>
      </w:r>
      <w:r w:rsidR="003C2C40" w:rsidRPr="003B1D41">
        <w:t>and enforce a rigid shape to the markers on the humerus</w:t>
      </w:r>
      <w:r w:rsidR="00225FFD" w:rsidRPr="003B1D41">
        <w:t>.</w:t>
      </w:r>
    </w:p>
    <w:p w14:paraId="1FB7BA0D" w14:textId="40647C86" w:rsidR="006B7DBB" w:rsidRPr="003B1D41" w:rsidRDefault="00225FFD" w:rsidP="005665F1">
      <w:pPr>
        <w:spacing w:after="0" w:line="480" w:lineRule="auto"/>
        <w:ind w:firstLine="360"/>
      </w:pPr>
      <w:r w:rsidRPr="003B1D41">
        <w:t xml:space="preserve">Although the above recommendation for marker placement is </w:t>
      </w:r>
      <w:r w:rsidR="00B2704A" w:rsidRPr="003B1D41">
        <w:t xml:space="preserve">suggested as being optimal for </w:t>
      </w:r>
      <w:r w:rsidR="00EA3AD1" w:rsidRPr="003B1D41">
        <w:t xml:space="preserve">humeral </w:t>
      </w:r>
      <w:r w:rsidR="00AD48C3" w:rsidRPr="003B1D41">
        <w:t xml:space="preserve">kinematics, one must also consider </w:t>
      </w:r>
      <w:r w:rsidR="002A5FEC" w:rsidRPr="003B1D41">
        <w:t xml:space="preserve">the </w:t>
      </w:r>
      <w:r w:rsidR="00AD48C3" w:rsidRPr="003B1D41">
        <w:t xml:space="preserve">identification of the glenohumeral joint centre, which is often dependant </w:t>
      </w:r>
      <w:r w:rsidR="00714F31" w:rsidRPr="003B1D41">
        <w:t xml:space="preserve">on markers attached to the </w:t>
      </w:r>
      <w:r w:rsidR="00DE63B6" w:rsidRPr="003B1D41">
        <w:t>arm</w:t>
      </w:r>
      <w:r w:rsidR="00714F31" w:rsidRPr="003B1D41">
        <w:t xml:space="preserve"> when using a functional approach </w:t>
      </w:r>
      <w:r w:rsidR="00322530" w:rsidRPr="003B1D41">
        <w:fldChar w:fldCharType="begin">
          <w:fldData xml:space="preserve">PEVuZE5vdGU+PENpdGU+PEF1dGhvcj5Nb25uZXQ8L0F1dGhvcj48WWVhcj4yMDA3PC9ZZWFyPjxS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</w:fldData>
        </w:fldChar>
      </w:r>
      <w:r w:rsidR="008F5C97" w:rsidRPr="003B1D41">
        <w:instrText xml:space="preserve"> ADDIN EN.CITE </w:instrText>
      </w:r>
      <w:r w:rsidR="008F5C97" w:rsidRPr="003B1D41">
        <w:fldChar w:fldCharType="begin">
          <w:fldData xml:space="preserve">PEVuZE5vdGU+PENpdGU+PEF1dGhvcj5Nb25uZXQ8L0F1dGhvcj48WWVhcj4yMDA3PC9ZZWFyPjxS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</w:fldData>
        </w:fldChar>
      </w:r>
      <w:r w:rsidR="008F5C97" w:rsidRPr="003B1D41">
        <w:instrText xml:space="preserve"> ADDIN EN.CITE.DATA </w:instrText>
      </w:r>
      <w:r w:rsidR="008F5C97" w:rsidRPr="003B1D41">
        <w:fldChar w:fldCharType="end"/>
      </w:r>
      <w:r w:rsidR="00322530" w:rsidRPr="003B1D41">
        <w:fldChar w:fldCharType="separate"/>
      </w:r>
      <w:r w:rsidR="008F5C97" w:rsidRPr="003B1D41">
        <w:rPr>
          <w:noProof/>
        </w:rPr>
        <w:t>(Lempereur et al., 2010; Monnet et al., 2007; Nikooyan et al., 2011)</w:t>
      </w:r>
      <w:r w:rsidR="00322530" w:rsidRPr="003B1D41">
        <w:fldChar w:fldCharType="end"/>
      </w:r>
      <w:r w:rsidR="00C86F21" w:rsidRPr="003B1D41">
        <w:t xml:space="preserve">. </w:t>
      </w:r>
      <w:r w:rsidR="00FC6FEE" w:rsidRPr="003B1D41">
        <w:t xml:space="preserve">The study of </w:t>
      </w:r>
      <w:r w:rsidR="002C344F" w:rsidRPr="003B1D41">
        <w:t xml:space="preserve">Campbell et al </w:t>
      </w:r>
      <w:r w:rsidR="002C344F" w:rsidRPr="003B1D41">
        <w:fldChar w:fldCharType="begin"/>
      </w:r>
      <w:r w:rsidR="00A97C95" w:rsidRPr="003B1D41">
        <w:instrText xml:space="preserve"> ADDIN EN.CITE &lt;EndNote&gt;&lt;Cite ExcludeAuth="1"&gt;&lt;Author&gt;Campbell&lt;/Author&gt;&lt;Year&gt;2009&lt;/Year&gt;&lt;RecNum&gt;946&lt;/RecNum&gt;&lt;DisplayText&gt;(2009)&lt;/DisplayText&gt;&lt;record&gt;&lt;rec-number&gt;946&lt;/rec-number&gt;&lt;foreign-keys&gt;&lt;key app="EN" db-id="ext2extfzz9xr1ep05i5px5k5a9p2rp50tsa" timestamp="1633704029"&gt;946&lt;/key&gt;&lt;/foreign-keys&gt;&lt;ref-type name="Journal Article"&gt;17&lt;/ref-type&gt;&lt;contributors&gt;&lt;authors&gt;&lt;author&gt;Campbell, A.C.&lt;/author&gt;&lt;author&gt;Alderson, J. A.&lt;/author&gt;&lt;author&gt;Lloyd, D. G.&lt;/author&gt;&lt;author&gt;Elliott, B.C.&lt;/author&gt;&lt;/authors&gt;&lt;/contributors&gt;&lt;titles&gt;&lt;title&gt;Effects of different technical coordinate system definitions on the three dimensional representation of the glenohumeral joint centre&lt;/title&gt;&lt;secondary-title&gt;Medical &amp;amp; Biological Engineering &amp;amp; Computing&lt;/secondary-title&gt;&lt;/titles&gt;&lt;periodical&gt;&lt;full-title&gt;Medical &amp;amp; Biological Engineering &amp;amp; Computing&lt;/full-title&gt;&lt;abbr-1&gt;Med. Biol. Eng. Comput.&lt;/abbr-1&gt;&lt;/periodical&gt;&lt;pages&gt;543-550&lt;/pages&gt;&lt;volume&gt;47&lt;/volume&gt;&lt;dates&gt;&lt;year&gt;2009&lt;/year&gt;&lt;/dates&gt;&lt;urls&gt;&lt;/urls&gt;&lt;/record&gt;&lt;/Cite&gt;&lt;/EndNote&gt;</w:instrText>
      </w:r>
      <w:r w:rsidR="002C344F" w:rsidRPr="003B1D41">
        <w:fldChar w:fldCharType="separate"/>
      </w:r>
      <w:r w:rsidR="002C344F" w:rsidRPr="003B1D41">
        <w:rPr>
          <w:noProof/>
        </w:rPr>
        <w:t>(2009)</w:t>
      </w:r>
      <w:r w:rsidR="002C344F" w:rsidRPr="003B1D41">
        <w:fldChar w:fldCharType="end"/>
      </w:r>
      <w:r w:rsidR="002C344F" w:rsidRPr="003B1D41">
        <w:t xml:space="preserve"> suggests a </w:t>
      </w:r>
      <w:r w:rsidR="00FC6FEE" w:rsidRPr="003B1D41">
        <w:t xml:space="preserve">proximal </w:t>
      </w:r>
      <w:r w:rsidR="002C344F" w:rsidRPr="003B1D41">
        <w:t>marker cluster, along with an acromion marker cluster, configuration is optimal for representing the glenohumeral joint centre during motion.</w:t>
      </w:r>
      <w:r w:rsidR="00FC6FEE" w:rsidRPr="003B1D41">
        <w:t xml:space="preserve"> Therefore</w:t>
      </w:r>
      <w:r w:rsidR="002103D6" w:rsidRPr="003B1D41">
        <w:t>, it is suggested the complete solution for determining upper limb kinematics will be a combination of marker</w:t>
      </w:r>
      <w:r w:rsidR="009617FC" w:rsidRPr="003B1D41">
        <w:t>s</w:t>
      </w:r>
      <w:r w:rsidR="002103D6" w:rsidRPr="003B1D41">
        <w:t xml:space="preserve"> </w:t>
      </w:r>
      <w:r w:rsidR="00AD797E" w:rsidRPr="003B1D41">
        <w:t>locat</w:t>
      </w:r>
      <w:r w:rsidR="00A818A0" w:rsidRPr="003B1D41">
        <w:t xml:space="preserve">ed </w:t>
      </w:r>
      <w:r w:rsidR="00AD797E" w:rsidRPr="003B1D41">
        <w:t xml:space="preserve">at the proximal end of the </w:t>
      </w:r>
      <w:r w:rsidR="00DE63B6" w:rsidRPr="003B1D41">
        <w:t>arm</w:t>
      </w:r>
      <w:r w:rsidR="00AD797E" w:rsidRPr="003B1D41">
        <w:t xml:space="preserve"> for accurate determination of the glenohumeral joint centre and the markers at the distal end to ensure accurate </w:t>
      </w:r>
      <w:r w:rsidR="005D1015" w:rsidRPr="003B1D41">
        <w:t>determination of axial rotation.</w:t>
      </w:r>
    </w:p>
    <w:p w14:paraId="4D48EB9A" w14:textId="4550FD68" w:rsidR="003F1ECA" w:rsidRPr="003B1D41" w:rsidRDefault="00E53457" w:rsidP="00F77898">
      <w:pPr>
        <w:spacing w:after="0" w:line="480" w:lineRule="auto"/>
        <w:ind w:firstLine="360"/>
      </w:pPr>
      <w:r w:rsidRPr="003B1D41">
        <w:t xml:space="preserve">A few considerations must be made before adopting such an </w:t>
      </w:r>
      <w:r w:rsidR="00794AD9" w:rsidRPr="003B1D41">
        <w:t xml:space="preserve">approach. </w:t>
      </w:r>
      <w:r w:rsidR="005D1015" w:rsidRPr="003B1D41">
        <w:t>Although the distal marker</w:t>
      </w:r>
      <w:r w:rsidR="00A818A0" w:rsidRPr="003B1D41">
        <w:t>s</w:t>
      </w:r>
      <w:r w:rsidR="005D1015" w:rsidRPr="003B1D41">
        <w:t xml:space="preserve"> provided a substantial reduction in the underestimation of axial rotation, t</w:t>
      </w:r>
      <w:r w:rsidR="00C73DAF" w:rsidRPr="003B1D41">
        <w:t xml:space="preserve">here was still </w:t>
      </w:r>
      <w:r w:rsidR="00C73DAF" w:rsidRPr="003B1D41">
        <w:lastRenderedPageBreak/>
        <w:t xml:space="preserve">large underestimation in axial rotation when the humerus was in an externally rotated </w:t>
      </w:r>
      <w:r w:rsidR="005D1723" w:rsidRPr="003B1D41">
        <w:t xml:space="preserve">orientation </w:t>
      </w:r>
      <w:r w:rsidR="00C73DAF" w:rsidRPr="003B1D41">
        <w:t xml:space="preserve">through to </w:t>
      </w:r>
      <w:r w:rsidR="005D1723" w:rsidRPr="003B1D41">
        <w:t xml:space="preserve">a </w:t>
      </w:r>
      <w:r w:rsidR="00C73DAF" w:rsidRPr="003B1D41">
        <w:t>neutral orientation</w:t>
      </w:r>
      <w:r w:rsidR="005D1015" w:rsidRPr="003B1D41">
        <w:t>.</w:t>
      </w:r>
      <w:r w:rsidR="00C73DAF" w:rsidRPr="003B1D41">
        <w:t xml:space="preserve"> T</w:t>
      </w:r>
      <w:r w:rsidR="00794AD9" w:rsidRPr="003B1D41">
        <w:t xml:space="preserve">he effect of elbow flexion must </w:t>
      </w:r>
      <w:r w:rsidR="00C73DAF" w:rsidRPr="003B1D41">
        <w:t xml:space="preserve">also be considered as </w:t>
      </w:r>
      <w:r w:rsidR="00794AD9" w:rsidRPr="003B1D41">
        <w:t xml:space="preserve">it is likely that the distal markers will be affected by </w:t>
      </w:r>
      <w:r w:rsidR="0028010F" w:rsidRPr="003B1D41">
        <w:t>soft tissue artefact</w:t>
      </w:r>
      <w:r w:rsidR="00794AD9" w:rsidRPr="003B1D41">
        <w:t xml:space="preserve"> through large elbow flexion/extension movements</w:t>
      </w:r>
      <w:r w:rsidR="004A7936" w:rsidRPr="003B1D41">
        <w:t xml:space="preserve">. </w:t>
      </w:r>
      <w:r w:rsidR="00C73DAF" w:rsidRPr="003B1D41">
        <w:t>T</w:t>
      </w:r>
      <w:r w:rsidR="004A7936" w:rsidRPr="003B1D41">
        <w:t xml:space="preserve">he humeral epicondyles are calibrated with respect to the </w:t>
      </w:r>
      <w:r w:rsidR="00DE63B6" w:rsidRPr="003B1D41">
        <w:t>arm</w:t>
      </w:r>
      <w:r w:rsidR="004A7936" w:rsidRPr="003B1D41">
        <w:t xml:space="preserve"> cluster with the elbow in a flexed position to allow easy palpation of the landmarks.</w:t>
      </w:r>
      <w:r w:rsidR="00517DDF" w:rsidRPr="003B1D41">
        <w:t xml:space="preserve"> </w:t>
      </w:r>
      <w:r w:rsidR="00CC57B7" w:rsidRPr="003B1D41">
        <w:t>I</w:t>
      </w:r>
      <w:r w:rsidR="00517DDF" w:rsidRPr="003B1D41">
        <w:t xml:space="preserve">t is important to understand how humeral kinematics are affected by </w:t>
      </w:r>
      <w:r w:rsidR="0028010F" w:rsidRPr="003B1D41">
        <w:t>soft tissue artefact</w:t>
      </w:r>
      <w:r w:rsidR="00517DDF" w:rsidRPr="003B1D41">
        <w:t xml:space="preserve"> </w:t>
      </w:r>
      <w:r w:rsidR="00DF0746" w:rsidRPr="003B1D41">
        <w:t xml:space="preserve">caused by elbow flexion/extension </w:t>
      </w:r>
      <w:r w:rsidR="00517DDF" w:rsidRPr="003B1D41">
        <w:t>when calibrating the humeral epicondyle</w:t>
      </w:r>
      <w:r w:rsidR="003A6AEA" w:rsidRPr="003B1D41">
        <w:t>s</w:t>
      </w:r>
      <w:r w:rsidR="00DF0746" w:rsidRPr="003B1D41">
        <w:t>.</w:t>
      </w:r>
      <w:r w:rsidR="00517DDF" w:rsidRPr="003B1D41">
        <w:t xml:space="preserve"> </w:t>
      </w:r>
      <w:r w:rsidR="00794AD9" w:rsidRPr="003B1D41">
        <w:t xml:space="preserve">Within this study elbow flexion was fixed during the movement so it was not possible to determine the effect of elbow flexion/extension on </w:t>
      </w:r>
      <w:r w:rsidR="0028010F" w:rsidRPr="003B1D41">
        <w:t>soft tissue artefact</w:t>
      </w:r>
      <w:r w:rsidR="00794AD9" w:rsidRPr="003B1D41">
        <w:t xml:space="preserve"> related errors associated with this marker position, further studies are needed to explore the effect of </w:t>
      </w:r>
      <w:r w:rsidR="0028010F" w:rsidRPr="003B1D41">
        <w:t>soft tissue artefact</w:t>
      </w:r>
      <w:r w:rsidR="00794AD9" w:rsidRPr="003B1D41">
        <w:t xml:space="preserve"> during dynamic movements.</w:t>
      </w:r>
    </w:p>
    <w:p w14:paraId="3A89BA15" w14:textId="3B723CA2" w:rsidR="00776270" w:rsidRPr="003B1D41" w:rsidRDefault="003F1ECA" w:rsidP="0053563E">
      <w:pPr>
        <w:spacing w:after="0" w:line="480" w:lineRule="auto"/>
        <w:ind w:firstLine="360"/>
      </w:pPr>
      <w:r w:rsidRPr="003B1D41">
        <w:t>T</w:t>
      </w:r>
      <w:r w:rsidR="00583A25" w:rsidRPr="003B1D41">
        <w:t>he effect of rigid displacement on axial rotation was determined by comparing the H</w:t>
      </w:r>
      <w:r w:rsidR="00583A25" w:rsidRPr="003B1D41">
        <w:rPr>
          <w:vertAlign w:val="subscript"/>
        </w:rPr>
        <w:t>1</w:t>
      </w:r>
      <w:r w:rsidR="00583A25" w:rsidRPr="003B1D41">
        <w:t xml:space="preserve"> and H</w:t>
      </w:r>
      <w:r w:rsidR="00583A25" w:rsidRPr="003B1D41">
        <w:rPr>
          <w:vertAlign w:val="subscript"/>
        </w:rPr>
        <w:t>2</w:t>
      </w:r>
      <w:r w:rsidR="00583A25" w:rsidRPr="003B1D41">
        <w:t xml:space="preserve"> methods for defining the humerus</w:t>
      </w:r>
      <w:r w:rsidR="007F4F53" w:rsidRPr="003B1D41">
        <w:t>, t</w:t>
      </w:r>
      <w:r w:rsidR="00583A25" w:rsidRPr="003B1D41">
        <w:t xml:space="preserve">he latter </w:t>
      </w:r>
      <w:r w:rsidR="007F4F53" w:rsidRPr="003B1D41">
        <w:t xml:space="preserve">being </w:t>
      </w:r>
      <w:r w:rsidR="00583A25" w:rsidRPr="003B1D41">
        <w:t xml:space="preserve">considered less susceptible to soft tissue artefact for axial rotation as it utilises the </w:t>
      </w:r>
      <w:r w:rsidR="007F4F53" w:rsidRPr="003B1D41">
        <w:t xml:space="preserve">forearm </w:t>
      </w:r>
      <w:r w:rsidR="00583A25" w:rsidRPr="003B1D41">
        <w:t>vector to define the Z axis</w:t>
      </w:r>
      <w:r w:rsidR="007F4F53" w:rsidRPr="003B1D41">
        <w:t xml:space="preserve"> of the humerus</w:t>
      </w:r>
      <w:r w:rsidR="00583A25" w:rsidRPr="003B1D41">
        <w:t xml:space="preserve">. </w:t>
      </w:r>
      <w:r w:rsidR="007B0C85" w:rsidRPr="003B1D41">
        <w:t xml:space="preserve">However, readers are advised </w:t>
      </w:r>
      <w:r w:rsidR="00746F81" w:rsidRPr="003B1D41">
        <w:t xml:space="preserve">of the issues associated with </w:t>
      </w:r>
      <w:r w:rsidR="009E2764" w:rsidRPr="003B1D41">
        <w:t>the H</w:t>
      </w:r>
      <w:r w:rsidR="00746F81" w:rsidRPr="003B1D41">
        <w:rPr>
          <w:vertAlign w:val="subscript"/>
        </w:rPr>
        <w:t>2</w:t>
      </w:r>
      <w:r w:rsidR="009E2764" w:rsidRPr="003B1D41">
        <w:t xml:space="preserve"> method</w:t>
      </w:r>
      <w:r w:rsidR="00746F81" w:rsidRPr="003B1D41">
        <w:t xml:space="preserve">. </w:t>
      </w:r>
      <w:r w:rsidR="00D94A7F" w:rsidRPr="003B1D41">
        <w:t>Firstly, t</w:t>
      </w:r>
      <w:r w:rsidR="00583A25" w:rsidRPr="003B1D41">
        <w:t>he position of the elbow joint centre is determined as the mid-point between the lateral and medial epicondyles, whose location is determined with respect to the arm cluster</w:t>
      </w:r>
      <w:r w:rsidR="0053563E" w:rsidRPr="003B1D41">
        <w:t>,</w:t>
      </w:r>
      <w:r w:rsidR="00D94A7F" w:rsidRPr="003B1D41">
        <w:t xml:space="preserve"> which is susceptible to soft tissue artefact</w:t>
      </w:r>
      <w:r w:rsidR="00583A25" w:rsidRPr="003B1D41">
        <w:t xml:space="preserve">. </w:t>
      </w:r>
      <w:r w:rsidR="00A45E63" w:rsidRPr="003B1D41">
        <w:t xml:space="preserve">Furthermore, even though there was no supination/pronation of the forearm during the axial rotation movement observed in this study, local deformations and soft tissue artefact of the forearm markers could affect the longitudinal axis of the forearm. </w:t>
      </w:r>
      <w:r w:rsidR="00583A25" w:rsidRPr="003B1D41">
        <w:t>The H</w:t>
      </w:r>
      <w:r w:rsidR="00583A25" w:rsidRPr="003B1D41">
        <w:rPr>
          <w:vertAlign w:val="subscript"/>
        </w:rPr>
        <w:t>2</w:t>
      </w:r>
      <w:r w:rsidR="00583A25" w:rsidRPr="003B1D41">
        <w:t xml:space="preserve"> method, therefore, cannot be considered completely independent of soft tissue artefact in the arm</w:t>
      </w:r>
      <w:r w:rsidR="00415E86" w:rsidRPr="003B1D41">
        <w:t xml:space="preserve"> and </w:t>
      </w:r>
      <w:r w:rsidR="00A30D9F" w:rsidRPr="003B1D41">
        <w:t>cannot provide a ‘</w:t>
      </w:r>
      <w:r w:rsidR="00AC14BC" w:rsidRPr="003B1D41">
        <w:t>ground</w:t>
      </w:r>
      <w:r w:rsidR="00A30D9F" w:rsidRPr="003B1D41">
        <w:t>-</w:t>
      </w:r>
      <w:r w:rsidR="00AC14BC" w:rsidRPr="003B1D41">
        <w:t xml:space="preserve">truth’ </w:t>
      </w:r>
      <w:r w:rsidR="00A30D9F" w:rsidRPr="003B1D41">
        <w:t>with which to measure humeral internal rotation</w:t>
      </w:r>
      <w:r w:rsidR="00583A25" w:rsidRPr="003B1D41">
        <w:t xml:space="preserve">. </w:t>
      </w:r>
      <w:r w:rsidR="00FC49E9" w:rsidRPr="003B1D41">
        <w:t xml:space="preserve">The use of bone pins or imaging studies provide a solution to determine the </w:t>
      </w:r>
      <w:r w:rsidR="00CD1DA8" w:rsidRPr="003B1D41">
        <w:t>‘</w:t>
      </w:r>
      <w:r w:rsidR="00FC49E9" w:rsidRPr="003B1D41">
        <w:t xml:space="preserve">ground truth’, however, such approaches are susceptible to errors such as anchoring of the skin affecting normal soft tissue artefact or small capture volumes preventing both proximal and distal segments to be fully imaged. </w:t>
      </w:r>
      <w:r w:rsidR="008C6B1A" w:rsidRPr="003B1D41">
        <w:t>The use of the H</w:t>
      </w:r>
      <w:r w:rsidR="008C6B1A" w:rsidRPr="003B1D41">
        <w:rPr>
          <w:vertAlign w:val="subscript"/>
        </w:rPr>
        <w:t>2</w:t>
      </w:r>
      <w:r w:rsidR="008C6B1A" w:rsidRPr="003B1D41">
        <w:t xml:space="preserve"> method, whi</w:t>
      </w:r>
      <w:r w:rsidR="008B1071" w:rsidRPr="003B1D41">
        <w:t>lst not a ground</w:t>
      </w:r>
      <w:r w:rsidR="00CD1DA8" w:rsidRPr="003B1D41">
        <w:t>-</w:t>
      </w:r>
      <w:r w:rsidR="008B1071" w:rsidRPr="003B1D41">
        <w:t xml:space="preserve">truth, </w:t>
      </w:r>
      <w:r w:rsidR="0046076B" w:rsidRPr="003B1D41">
        <w:t>provided an approach that demonstrated the substantial underestimation of humeral axial rotation when markers are attached proximally to the humerus.</w:t>
      </w:r>
    </w:p>
    <w:p w14:paraId="356D4EDC" w14:textId="77777777" w:rsidR="005C2D49" w:rsidRPr="003B1D41" w:rsidRDefault="005C2D49" w:rsidP="005C2D49">
      <w:pPr>
        <w:spacing w:after="0" w:line="480" w:lineRule="auto"/>
      </w:pPr>
    </w:p>
    <w:p w14:paraId="1F73D30F" w14:textId="548E860A" w:rsidR="005C2D49" w:rsidRPr="003B1D41" w:rsidRDefault="005C2D49" w:rsidP="005C2D49">
      <w:pPr>
        <w:spacing w:after="0" w:line="480" w:lineRule="auto"/>
        <w:rPr>
          <w:b/>
          <w:bCs/>
        </w:rPr>
      </w:pPr>
      <w:r w:rsidRPr="003B1D41">
        <w:rPr>
          <w:b/>
          <w:bCs/>
        </w:rPr>
        <w:t>Conclusion</w:t>
      </w:r>
    </w:p>
    <w:p w14:paraId="7B9FECFC" w14:textId="45455D19" w:rsidR="00F77898" w:rsidRPr="003B1D41" w:rsidRDefault="00590022" w:rsidP="00F77898">
      <w:pPr>
        <w:spacing w:after="0" w:line="480" w:lineRule="auto"/>
        <w:ind w:firstLine="360"/>
      </w:pPr>
      <w:r w:rsidRPr="003B1D41">
        <w:t xml:space="preserve">Analysis of soft tissue artefact </w:t>
      </w:r>
      <w:r w:rsidR="00BE1BED" w:rsidRPr="003B1D41">
        <w:t xml:space="preserve">revealed </w:t>
      </w:r>
      <w:r w:rsidR="008032D0" w:rsidRPr="003B1D41">
        <w:t xml:space="preserve">a systematic </w:t>
      </w:r>
      <w:r w:rsidR="007208CE" w:rsidRPr="003B1D41">
        <w:t xml:space="preserve">elastic </w:t>
      </w:r>
      <w:r w:rsidR="00BE1BED" w:rsidRPr="003B1D41">
        <w:t xml:space="preserve">deformation and rigid </w:t>
      </w:r>
      <w:r w:rsidR="000C7271" w:rsidRPr="003B1D41">
        <w:t xml:space="preserve">displacement of </w:t>
      </w:r>
      <w:r w:rsidR="006A66C5" w:rsidRPr="003B1D41">
        <w:t xml:space="preserve">reflective </w:t>
      </w:r>
      <w:r w:rsidR="000C7271" w:rsidRPr="003B1D41">
        <w:t xml:space="preserve">markers </w:t>
      </w:r>
      <w:r w:rsidR="006A66C5" w:rsidRPr="003B1D41">
        <w:t xml:space="preserve">attached to the </w:t>
      </w:r>
      <w:r w:rsidR="00DE63B6" w:rsidRPr="003B1D41">
        <w:t>arm</w:t>
      </w:r>
      <w:r w:rsidR="00794AD9" w:rsidRPr="003B1D41">
        <w:t xml:space="preserve"> </w:t>
      </w:r>
      <w:r w:rsidR="000C7271" w:rsidRPr="003B1D41">
        <w:t xml:space="preserve">during humeral axial rotation. </w:t>
      </w:r>
      <w:r w:rsidR="00E06CD0" w:rsidRPr="003B1D41">
        <w:t>The under</w:t>
      </w:r>
      <w:r w:rsidR="00ED7F9C" w:rsidRPr="003B1D41">
        <w:t xml:space="preserve">estimation of the axial rotation by the proximal markers suggests that markers should be placed on the distal end of the </w:t>
      </w:r>
      <w:r w:rsidR="002832C0" w:rsidRPr="003B1D41">
        <w:t xml:space="preserve">arm. </w:t>
      </w:r>
      <w:r w:rsidR="000C7271" w:rsidRPr="003B1D41">
        <w:t xml:space="preserve">Careful selection of markers that </w:t>
      </w:r>
      <w:r w:rsidR="003A6AEA" w:rsidRPr="003B1D41">
        <w:t xml:space="preserve">constitute </w:t>
      </w:r>
      <w:r w:rsidR="000C7271" w:rsidRPr="003B1D41">
        <w:t xml:space="preserve">the </w:t>
      </w:r>
      <w:r w:rsidR="00B35329" w:rsidRPr="003B1D41">
        <w:t xml:space="preserve">entire </w:t>
      </w:r>
      <w:r w:rsidR="000C7271" w:rsidRPr="003B1D41">
        <w:t xml:space="preserve">arm cluster </w:t>
      </w:r>
      <w:r w:rsidR="0016639E" w:rsidRPr="003B1D41">
        <w:t>is needed</w:t>
      </w:r>
      <w:r w:rsidR="005F25AA" w:rsidRPr="003B1D41">
        <w:t xml:space="preserve"> with consideration given to both glenohumeral joint centre and minimising soft tissue artefact</w:t>
      </w:r>
      <w:r w:rsidR="005C3E55" w:rsidRPr="003B1D41">
        <w:t>.</w:t>
      </w:r>
      <w:r w:rsidR="00F77898" w:rsidRPr="003B1D41">
        <w:br w:type="page"/>
      </w:r>
    </w:p>
    <w:p w14:paraId="50A4A035" w14:textId="77777777" w:rsidR="002351DE" w:rsidRPr="003B1D41" w:rsidRDefault="002351DE" w:rsidP="002351DE">
      <w:pPr>
        <w:rPr>
          <w:b/>
          <w:bCs/>
        </w:rPr>
      </w:pPr>
      <w:r w:rsidRPr="003B1D41">
        <w:rPr>
          <w:b/>
          <w:bCs/>
        </w:rPr>
        <w:lastRenderedPageBreak/>
        <w:t>Conflict of interest statement:</w:t>
      </w:r>
    </w:p>
    <w:p w14:paraId="56A2F3DC" w14:textId="77777777" w:rsidR="002351DE" w:rsidRPr="003B1D41" w:rsidRDefault="002351DE" w:rsidP="002351DE">
      <w:pPr>
        <w:spacing w:line="480" w:lineRule="auto"/>
      </w:pPr>
      <w:r w:rsidRPr="003B1D41">
        <w:t>The authors declare that they have no known competing financial interests or personal relationships that could have appeared to influence the work reported in this paper.</w:t>
      </w:r>
    </w:p>
    <w:p w14:paraId="6DDB6ED2" w14:textId="63A896C8" w:rsidR="00477166" w:rsidRPr="003B1D41" w:rsidRDefault="00477166" w:rsidP="00BE1BED">
      <w:pPr>
        <w:pStyle w:val="EndNoteBibliography"/>
        <w:spacing w:after="0"/>
        <w:ind w:left="720" w:hanging="720"/>
        <w:rPr>
          <w:b/>
        </w:rPr>
      </w:pPr>
      <w:r w:rsidRPr="003B1D41">
        <w:rPr>
          <w:b/>
        </w:rPr>
        <w:t>Acknowledgements</w:t>
      </w:r>
    </w:p>
    <w:p w14:paraId="16375445" w14:textId="77777777" w:rsidR="00477166" w:rsidRPr="003B1D41" w:rsidRDefault="00477166" w:rsidP="00BE1BED">
      <w:pPr>
        <w:pStyle w:val="EndNoteBibliography"/>
        <w:spacing w:after="0"/>
        <w:ind w:left="720" w:hanging="720"/>
      </w:pPr>
    </w:p>
    <w:p w14:paraId="334B66B8" w14:textId="1C1F456E" w:rsidR="00477166" w:rsidRPr="003B1D41" w:rsidRDefault="00477166" w:rsidP="00477166">
      <w:pPr>
        <w:pStyle w:val="Caption"/>
        <w:spacing w:after="0" w:line="480" w:lineRule="auto"/>
        <w:rPr>
          <w:rFonts w:cs="Times New Roman"/>
          <w:i w:val="0"/>
          <w:color w:val="000000" w:themeColor="text1"/>
          <w:sz w:val="22"/>
          <w:szCs w:val="22"/>
        </w:rPr>
      </w:pPr>
      <w:r w:rsidRPr="003B1D41">
        <w:rPr>
          <w:rFonts w:cs="Times New Roman"/>
          <w:bCs/>
          <w:i w:val="0"/>
          <w:color w:val="000000" w:themeColor="text1"/>
          <w:sz w:val="22"/>
          <w:szCs w:val="22"/>
        </w:rPr>
        <w:t xml:space="preserve">This study was supported financially by the Arthritis Research UK Centre for Sport, Exercise and Osteoarthritis (Grant reference 20194) and </w:t>
      </w:r>
      <w:r w:rsidRPr="003B1D41">
        <w:rPr>
          <w:rFonts w:cs="Times New Roman"/>
          <w:i w:val="0"/>
          <w:color w:val="000000" w:themeColor="text1"/>
          <w:sz w:val="22"/>
          <w:szCs w:val="22"/>
        </w:rPr>
        <w:t>the University of Southampton’s Annual Adventures in Research award scheme. The authors would also like acknowledge the support provided by Vicon Motion Systems in the form of loaning equipment.</w:t>
      </w:r>
    </w:p>
    <w:p w14:paraId="55AD6DF1" w14:textId="7413B674" w:rsidR="00477166" w:rsidRPr="003B1D41" w:rsidRDefault="00477166" w:rsidP="00BE1BED">
      <w:pPr>
        <w:pStyle w:val="EndNoteBibliography"/>
        <w:spacing w:after="0"/>
        <w:ind w:left="720" w:hanging="720"/>
      </w:pPr>
    </w:p>
    <w:p w14:paraId="795F96FB" w14:textId="77777777" w:rsidR="00477166" w:rsidRPr="003B1D41" w:rsidRDefault="00477166" w:rsidP="00BE1BED">
      <w:pPr>
        <w:pStyle w:val="EndNoteBibliography"/>
        <w:spacing w:after="0"/>
        <w:ind w:left="720" w:hanging="720"/>
      </w:pPr>
    </w:p>
    <w:p w14:paraId="6609E3F3" w14:textId="611CB964" w:rsidR="00BE1BED" w:rsidRPr="003B1D41" w:rsidRDefault="00477166" w:rsidP="00477166">
      <w:pPr>
        <w:pStyle w:val="EndNoteBibliography"/>
        <w:spacing w:after="0" w:line="480" w:lineRule="auto"/>
        <w:ind w:left="720" w:hanging="720"/>
        <w:rPr>
          <w:b/>
        </w:rPr>
      </w:pPr>
      <w:r w:rsidRPr="003B1D41">
        <w:rPr>
          <w:b/>
        </w:rPr>
        <w:t>Conflict of interest statement</w:t>
      </w:r>
    </w:p>
    <w:p w14:paraId="6A78D1CD" w14:textId="362D3A2F" w:rsidR="00791214" w:rsidRPr="003B1D41" w:rsidRDefault="00477166" w:rsidP="00791214">
      <w:pPr>
        <w:pStyle w:val="EndNoteBibliography"/>
        <w:spacing w:after="0" w:line="480" w:lineRule="auto"/>
      </w:pPr>
      <w:r w:rsidRPr="003B1D41">
        <w:t>None of the authors of this paper have a conflict of interst that might influence the outcome the study</w:t>
      </w:r>
      <w:r w:rsidR="00791214" w:rsidRPr="003B1D41">
        <w:t>.</w:t>
      </w:r>
      <w:r w:rsidR="00791214" w:rsidRPr="003B1D41">
        <w:rPr>
          <w:b/>
          <w:lang w:val="de-DE"/>
        </w:rPr>
        <w:br w:type="page"/>
      </w:r>
    </w:p>
    <w:p w14:paraId="03B66D62" w14:textId="6DEE4FD0" w:rsidR="00FD5170" w:rsidRPr="003B1D41" w:rsidRDefault="00FD5170" w:rsidP="00BE1BED">
      <w:pPr>
        <w:pStyle w:val="EndNoteBibliography"/>
        <w:spacing w:after="0"/>
        <w:ind w:left="720" w:hanging="720"/>
        <w:rPr>
          <w:b/>
          <w:lang w:val="de-DE"/>
        </w:rPr>
      </w:pPr>
      <w:r w:rsidRPr="003B1D41">
        <w:rPr>
          <w:b/>
          <w:lang w:val="de-DE"/>
        </w:rPr>
        <w:lastRenderedPageBreak/>
        <w:t>REFERENCES</w:t>
      </w:r>
    </w:p>
    <w:p w14:paraId="6DC5BC83" w14:textId="77777777" w:rsidR="007C5FC2" w:rsidRPr="003B1D41" w:rsidRDefault="00682BC7" w:rsidP="007C5FC2">
      <w:pPr>
        <w:pStyle w:val="EndNoteBibliography"/>
        <w:spacing w:after="0"/>
        <w:rPr>
          <w:lang w:val="nl-NL"/>
        </w:rPr>
      </w:pPr>
      <w:r w:rsidRPr="003B1D41">
        <w:fldChar w:fldCharType="begin"/>
      </w:r>
      <w:r w:rsidRPr="003B1D41">
        <w:rPr>
          <w:lang w:val="de-DE"/>
        </w:rPr>
        <w:instrText xml:space="preserve"> ADDIN EN.REFLIST </w:instrText>
      </w:r>
      <w:r w:rsidRPr="003B1D41">
        <w:fldChar w:fldCharType="separate"/>
      </w:r>
      <w:r w:rsidR="007C5FC2" w:rsidRPr="003B1D41">
        <w:rPr>
          <w:lang w:val="de-DE"/>
        </w:rPr>
        <w:t xml:space="preserve">Asadi Nikooyan, A., van der Helm, F.C., Westerhoff, P., Graichen, F., Bergmann, G., Veeger, H., 2011. </w:t>
      </w:r>
      <w:r w:rsidR="007C5FC2" w:rsidRPr="003B1D41">
        <w:t xml:space="preserve">Comparison of two methods for in vivo estimation of the glenohumeral joint rotation center (GH-JRC) of the patients with shoulder hemiarthroplasty. </w:t>
      </w:r>
      <w:r w:rsidR="007C5FC2" w:rsidRPr="003B1D41">
        <w:rPr>
          <w:lang w:val="nl-NL"/>
        </w:rPr>
        <w:t>PLoS One 6, e18488.</w:t>
      </w:r>
    </w:p>
    <w:p w14:paraId="15882C76" w14:textId="77777777" w:rsidR="007C5FC2" w:rsidRPr="003B1D41" w:rsidRDefault="007C5FC2" w:rsidP="007C5FC2">
      <w:pPr>
        <w:pStyle w:val="EndNoteBibliography"/>
        <w:spacing w:after="0"/>
      </w:pPr>
      <w:r w:rsidRPr="003B1D41">
        <w:rPr>
          <w:lang w:val="nl-NL"/>
        </w:rPr>
        <w:t xml:space="preserve">Benoit, D.L., Damsgaard, M., Andersen, M.S., 2015. </w:t>
      </w:r>
      <w:r w:rsidRPr="003B1D41">
        <w:t>Surface marker cluster translation, rotation, scaling and deformation: Their contribution to soft tissue artefact and impact on knee joint kinematics. Journal of Biomechanics 48, 2124-2129.</w:t>
      </w:r>
    </w:p>
    <w:p w14:paraId="3DA89589" w14:textId="77777777" w:rsidR="007C5FC2" w:rsidRPr="003B1D41" w:rsidRDefault="007C5FC2" w:rsidP="007C5FC2">
      <w:pPr>
        <w:pStyle w:val="EndNoteBibliography"/>
        <w:spacing w:after="0"/>
        <w:rPr>
          <w:lang w:val="it-IT"/>
        </w:rPr>
      </w:pPr>
      <w:r w:rsidRPr="003B1D41">
        <w:t xml:space="preserve">Blache, Y., Dumas, R., Lundberg, A., Begon, M., 2017. Main component of soft tissue artifact of the upper-limbs with respect to different functional, daily life and sports movements. </w:t>
      </w:r>
      <w:r w:rsidRPr="003B1D41">
        <w:rPr>
          <w:lang w:val="it-IT"/>
        </w:rPr>
        <w:t>J Biomech 62, 39-46.</w:t>
      </w:r>
    </w:p>
    <w:p w14:paraId="2C0A8434" w14:textId="77777777" w:rsidR="007C5FC2" w:rsidRPr="003B1D41" w:rsidRDefault="007C5FC2" w:rsidP="007C5FC2">
      <w:pPr>
        <w:pStyle w:val="EndNoteBibliography"/>
        <w:spacing w:after="0"/>
      </w:pPr>
      <w:r w:rsidRPr="003B1D41">
        <w:rPr>
          <w:lang w:val="it-IT"/>
        </w:rPr>
        <w:t xml:space="preserve">Bonci, T., Camomilla, V., Dumas, R., Chèze, L., Cappozzo, A., 2015. </w:t>
      </w:r>
      <w:r w:rsidRPr="003B1D41">
        <w:t>Rigid and non-rigid geometrical transformations of a marker-cluster and their impact on bone-pose estimation. Journal of Biomechanics 48, 4166-4172.</w:t>
      </w:r>
    </w:p>
    <w:p w14:paraId="6E640DBF" w14:textId="77777777" w:rsidR="007C5FC2" w:rsidRPr="003B1D41" w:rsidRDefault="007C5FC2" w:rsidP="007C5FC2">
      <w:pPr>
        <w:pStyle w:val="EndNoteBibliography"/>
        <w:spacing w:after="0"/>
      </w:pPr>
      <w:r w:rsidRPr="003B1D41">
        <w:t>Boser, Q.A., Valevicius, A.M., Lavoie, E.B., Chapman, C.S., Pilarski, P.M., Hebert, J.S., Vette, A.H., 2018. Cluster-based upper body marker models for three-dimensional kinematic analysis: Comparison with an anatomical model and reliability analysis. J Biomech 72, 228-234.</w:t>
      </w:r>
    </w:p>
    <w:p w14:paraId="256074B3" w14:textId="77777777" w:rsidR="007C5FC2" w:rsidRPr="003B1D41" w:rsidRDefault="007C5FC2" w:rsidP="007C5FC2">
      <w:pPr>
        <w:pStyle w:val="EndNoteBibliography"/>
        <w:spacing w:after="0"/>
      </w:pPr>
      <w:r w:rsidRPr="003B1D41">
        <w:t>Campbell, A.C., Alderson, J.A., Lloyd, D.G., Elliott, B.C., 2009. Effects of different technical coordinate system definitions on the three dimensional representation of the glenohumeral joint centre. Med. Biol. Eng. Comput. 47, 543-550.</w:t>
      </w:r>
    </w:p>
    <w:p w14:paraId="2F7AAB73" w14:textId="77777777" w:rsidR="007C5FC2" w:rsidRPr="003B1D41" w:rsidRDefault="007C5FC2" w:rsidP="007C5FC2">
      <w:pPr>
        <w:pStyle w:val="EndNoteBibliography"/>
        <w:spacing w:after="0"/>
      </w:pPr>
      <w:r w:rsidRPr="003B1D41">
        <w:t>Cao, L., Masuda, T., Morita, S., 2007. Compensation for the effect of soft tissue artefact on humeral axial rotation angle. Journal of Medical and Dental Sciences 54.</w:t>
      </w:r>
    </w:p>
    <w:p w14:paraId="70DFB62B" w14:textId="77777777" w:rsidR="007C5FC2" w:rsidRPr="003B1D41" w:rsidRDefault="007C5FC2" w:rsidP="007C5FC2">
      <w:pPr>
        <w:pStyle w:val="EndNoteBibliography"/>
        <w:spacing w:after="0"/>
      </w:pPr>
      <w:r w:rsidRPr="003B1D41">
        <w:t>Cappozzo, A., Cappello, A., Della Croce, U., Pensalfini, F., 1997. Surface-marker cluster design criteria for 3-D bone movement reconstruction. IEEE transactions on bio-medical engineering 44, 1165-1174.</w:t>
      </w:r>
    </w:p>
    <w:p w14:paraId="66E6C4BF" w14:textId="77777777" w:rsidR="007C5FC2" w:rsidRPr="003B1D41" w:rsidRDefault="007C5FC2" w:rsidP="007C5FC2">
      <w:pPr>
        <w:pStyle w:val="EndNoteBibliography"/>
        <w:spacing w:after="0"/>
        <w:rPr>
          <w:lang w:val="it-IT"/>
        </w:rPr>
      </w:pPr>
      <w:r w:rsidRPr="003B1D41">
        <w:t xml:space="preserve">Cutti, A.G., Cappello, A., Davalli, A., 2006. In vivo validation of a new technique that compensates for soft tissue artefact in the upper-arm: Preliminary results. </w:t>
      </w:r>
      <w:r w:rsidRPr="003B1D41">
        <w:rPr>
          <w:lang w:val="it-IT"/>
        </w:rPr>
        <w:t>Clinical Biomechanics 21, S13-S19.</w:t>
      </w:r>
    </w:p>
    <w:p w14:paraId="2DBA5DE7" w14:textId="77777777" w:rsidR="007C5FC2" w:rsidRPr="003B1D41" w:rsidRDefault="007C5FC2" w:rsidP="007C5FC2">
      <w:pPr>
        <w:pStyle w:val="EndNoteBibliography"/>
        <w:spacing w:after="0"/>
      </w:pPr>
      <w:r w:rsidRPr="003B1D41">
        <w:rPr>
          <w:lang w:val="it-IT"/>
        </w:rPr>
        <w:t xml:space="preserve">Cutti, A.G., Paolini, G., Troncossi, M., Cappello, A., Davalli, A., 2005. </w:t>
      </w:r>
      <w:r w:rsidRPr="003B1D41">
        <w:t>Soft tissue artefact assessment in humeral axial rotation. Gait and Posture 21, 341-349.</w:t>
      </w:r>
    </w:p>
    <w:p w14:paraId="11BDA890" w14:textId="77777777" w:rsidR="007C5FC2" w:rsidRPr="003B1D41" w:rsidRDefault="007C5FC2" w:rsidP="007C5FC2">
      <w:pPr>
        <w:pStyle w:val="EndNoteBibliography"/>
        <w:spacing w:after="0"/>
      </w:pPr>
      <w:r w:rsidRPr="003B1D41">
        <w:rPr>
          <w:lang w:val="nl-NL"/>
        </w:rPr>
        <w:t xml:space="preserve">Doorenbosch, C.A.M., Harlaar, J., Veeger, H.E.J., 2003. </w:t>
      </w:r>
      <w:r w:rsidRPr="003B1D41">
        <w:t>The globe system: an unambiguous description of shoulder positions in daily life movements. Journal of Rehabilitation Research and Development 40, 147-156.</w:t>
      </w:r>
    </w:p>
    <w:p w14:paraId="2332BE50" w14:textId="77777777" w:rsidR="007C5FC2" w:rsidRPr="003B1D41" w:rsidRDefault="007C5FC2" w:rsidP="007C5FC2">
      <w:pPr>
        <w:pStyle w:val="EndNoteBibliography"/>
        <w:spacing w:after="0"/>
      </w:pPr>
      <w:r w:rsidRPr="003B1D41">
        <w:t>Duprey, S., Naaim, A., Moissenet, F., Begon, M., Cheze, L., 2017. Kinematic models of the upper limb joints for multibody kinematics optimisation: An overview. J Biomech 62, 87-94.</w:t>
      </w:r>
    </w:p>
    <w:p w14:paraId="7D41A528" w14:textId="77777777" w:rsidR="007C5FC2" w:rsidRPr="003B1D41" w:rsidRDefault="007C5FC2" w:rsidP="007C5FC2">
      <w:pPr>
        <w:pStyle w:val="EndNoteBibliography"/>
        <w:spacing w:after="0"/>
      </w:pPr>
      <w:r w:rsidRPr="003B1D41">
        <w:t>Ehrig, R.M., Heller, M.O., 2019. On intrinsic equivalences of the finite helical axis, the instantaneous helical axis, and the SARA approach. A mathematical perspective. Journal of Biomechanics 84, 4-10.</w:t>
      </w:r>
    </w:p>
    <w:p w14:paraId="497936DA" w14:textId="77777777" w:rsidR="007C5FC2" w:rsidRPr="003B1D41" w:rsidRDefault="007C5FC2" w:rsidP="007C5FC2">
      <w:pPr>
        <w:pStyle w:val="EndNoteBibliography"/>
        <w:spacing w:after="0"/>
      </w:pPr>
      <w:r w:rsidRPr="003B1D41">
        <w:t>Ehrig, R.M., Taylor, W.R., Duda, G.N., Heller, M.O., 2006. A survey of methods for determining the centre of rotation of ball joints. Journal of Biomechanics 39.</w:t>
      </w:r>
    </w:p>
    <w:p w14:paraId="051D706B" w14:textId="77777777" w:rsidR="007C5FC2" w:rsidRPr="003B1D41" w:rsidRDefault="007C5FC2" w:rsidP="007C5FC2">
      <w:pPr>
        <w:pStyle w:val="EndNoteBibliography"/>
        <w:spacing w:after="0"/>
      </w:pPr>
      <w:r w:rsidRPr="003B1D41">
        <w:t>Jaspers, E., Feys, H., Bruyninckx, H., Cutti, A.G., Harlaar, J., Molenaers, G., Desloovere, K., 2011. The reliability of upper limb kinematics in children with hemiplegic cerebral palsy. Gait and Posture 33, 568-575.</w:t>
      </w:r>
    </w:p>
    <w:p w14:paraId="08C01D0E" w14:textId="77777777" w:rsidR="007C5FC2" w:rsidRPr="003B1D41" w:rsidRDefault="007C5FC2" w:rsidP="007C5FC2">
      <w:pPr>
        <w:pStyle w:val="EndNoteBibliography"/>
        <w:spacing w:after="0"/>
      </w:pPr>
      <w:r w:rsidRPr="003B1D41">
        <w:t>Johnson, J.E., Fullmer, J.A., Nielsen, C.M., Johnson, J.K., Moorman, C.T., 2018. Glenohumeral Internal Rotation Deficit and Injuries: A Systematic Review and Meta-analysis. Orthop J Sports Med 6.</w:t>
      </w:r>
    </w:p>
    <w:p w14:paraId="72D2DC60" w14:textId="77777777" w:rsidR="007C5FC2" w:rsidRPr="003B1D41" w:rsidRDefault="007C5FC2" w:rsidP="007C5FC2">
      <w:pPr>
        <w:pStyle w:val="EndNoteBibliography"/>
        <w:spacing w:after="0"/>
      </w:pPr>
      <w:r w:rsidRPr="003B1D41">
        <w:t>Keller, R.A., De Giacomo, A.F., Neumann, J.A., Limpisvasti, O., Tibone, J.E., 2018. Glenohumeral Internal Rotation Deficit and Risk of Upper Extremity Injury in Overhead Athletes: A Meta-Analysis and Systematic Review. Sports Health-a Multidisciplinary Approach 10, 125-132.</w:t>
      </w:r>
    </w:p>
    <w:p w14:paraId="78937358" w14:textId="77777777" w:rsidR="007C5FC2" w:rsidRPr="003B1D41" w:rsidRDefault="007C5FC2" w:rsidP="007C5FC2">
      <w:pPr>
        <w:pStyle w:val="EndNoteBibliography"/>
        <w:spacing w:after="0"/>
      </w:pPr>
      <w:r w:rsidRPr="003B1D41">
        <w:t>King, M.A., Yeadon, M.R., 2012. Quantifying Elbow Extension and Elbow Hyperextension in Cricket Bowling: A case study of Jenny Gunn. Journal of Sports Sciences 30, 937-947.</w:t>
      </w:r>
    </w:p>
    <w:p w14:paraId="4B2B512D" w14:textId="77777777" w:rsidR="007C5FC2" w:rsidRPr="003B1D41" w:rsidRDefault="007C5FC2" w:rsidP="007C5FC2">
      <w:pPr>
        <w:pStyle w:val="EndNoteBibliography"/>
        <w:spacing w:after="0"/>
      </w:pPr>
      <w:r w:rsidRPr="003B1D41">
        <w:t>Kontaxis, A., Cutti, A.G., Johnson, G.R., Veeger, H.E.J., 2009. A framework for the definition of standardising protocols for measuring upper-extremity kinematics. Clinical Biomechanics 24, 246-253.</w:t>
      </w:r>
    </w:p>
    <w:p w14:paraId="0BAA5C59" w14:textId="77777777" w:rsidR="007C5FC2" w:rsidRPr="003B1D41" w:rsidRDefault="007C5FC2" w:rsidP="007C5FC2">
      <w:pPr>
        <w:pStyle w:val="EndNoteBibliography"/>
        <w:spacing w:after="0"/>
      </w:pPr>
      <w:r w:rsidRPr="003B1D41">
        <w:lastRenderedPageBreak/>
        <w:t>Lempereur, M., Leboeuf, F., Brochard, S., Rousset, J., Burdin, V., Remy-Neris, O., 2010. In vivo estimation of the glenohumeral joint centre by functional methods: Accuracy and repeatability assessment. J. Biomech. 43, 370-374.</w:t>
      </w:r>
    </w:p>
    <w:p w14:paraId="3B4B4245" w14:textId="77777777" w:rsidR="007C5FC2" w:rsidRPr="003B1D41" w:rsidRDefault="007C5FC2" w:rsidP="007C5FC2">
      <w:pPr>
        <w:pStyle w:val="EndNoteBibliography"/>
        <w:spacing w:after="0"/>
      </w:pPr>
      <w:r w:rsidRPr="003B1D41">
        <w:t>Ludewig, P.M., Cook, T.M., Shields, R.K., 2002. Comparison of surface sensor and bone-fixed measurement of humeral motion. Journal of Applied Biomechanics 18, 192-170.</w:t>
      </w:r>
    </w:p>
    <w:p w14:paraId="3C22FF45" w14:textId="77777777" w:rsidR="007C5FC2" w:rsidRPr="003B1D41" w:rsidRDefault="007C5FC2" w:rsidP="007C5FC2">
      <w:pPr>
        <w:pStyle w:val="EndNoteBibliography"/>
        <w:spacing w:after="0"/>
        <w:rPr>
          <w:lang w:val="de-DE"/>
        </w:rPr>
      </w:pPr>
      <w:r w:rsidRPr="003B1D41">
        <w:t xml:space="preserve">Monnet, T., Desailly, E., Begon, M., Vallee, C., Lacouture, P., 2007. Comparison of the SCoRE and HA methods for locating in vivo the glenohumeral joint centre. </w:t>
      </w:r>
      <w:r w:rsidRPr="003B1D41">
        <w:rPr>
          <w:lang w:val="de-DE"/>
        </w:rPr>
        <w:t>J. Biomech. 40, 3487-3492.</w:t>
      </w:r>
    </w:p>
    <w:p w14:paraId="5FF89A3A" w14:textId="77777777" w:rsidR="007C5FC2" w:rsidRPr="003B1D41" w:rsidRDefault="007C5FC2" w:rsidP="007C5FC2">
      <w:pPr>
        <w:pStyle w:val="EndNoteBibliography"/>
        <w:spacing w:after="0"/>
      </w:pPr>
      <w:r w:rsidRPr="003B1D41">
        <w:rPr>
          <w:lang w:val="de-DE"/>
        </w:rPr>
        <w:t xml:space="preserve">Nikooyan, A.A., van der Helm, F.C.T., Westerhoff, P., Graichen, F., Bergmann, G., Veeger, H.E.J., 2011. </w:t>
      </w:r>
      <w:r w:rsidRPr="003B1D41">
        <w:t>Comparison of Two Methods for In Vivo Estimation of the Glenohumeral Joint Rotation Center (GH-JRC) of the Patients with Shoulder Hemiarthroplasty. PLoS One 6.</w:t>
      </w:r>
    </w:p>
    <w:p w14:paraId="7055F1D0" w14:textId="77777777" w:rsidR="007C5FC2" w:rsidRPr="003B1D41" w:rsidRDefault="007C5FC2" w:rsidP="007C5FC2">
      <w:pPr>
        <w:pStyle w:val="EndNoteBibliography"/>
        <w:spacing w:after="0"/>
        <w:rPr>
          <w:lang w:val="fr-FR"/>
        </w:rPr>
      </w:pPr>
      <w:r w:rsidRPr="003B1D41">
        <w:t xml:space="preserve">Philp, F., Freeman, R., Stewart, C., 2022. An international survey mapping practice and barriers for upper-limb assessments in movement analysis. </w:t>
      </w:r>
      <w:r w:rsidRPr="003B1D41">
        <w:rPr>
          <w:lang w:val="fr-FR"/>
        </w:rPr>
        <w:t>Gait Posture 96, 93-101.</w:t>
      </w:r>
    </w:p>
    <w:p w14:paraId="29024A00" w14:textId="77777777" w:rsidR="007C5FC2" w:rsidRPr="003B1D41" w:rsidRDefault="007C5FC2" w:rsidP="007C5FC2">
      <w:pPr>
        <w:pStyle w:val="EndNoteBibliography"/>
        <w:spacing w:after="0"/>
      </w:pPr>
      <w:r w:rsidRPr="003B1D41">
        <w:rPr>
          <w:lang w:val="fr-FR"/>
        </w:rPr>
        <w:t xml:space="preserve">Roux, E., Bouilland, S., Godillon-Maquinghen, A.P., Bouttens, D., 2002. </w:t>
      </w:r>
      <w:r w:rsidRPr="003B1D41">
        <w:t>Evaluation of the global optimisation method within the upper limb kinematic analysis. Journal of Biomechanics 35, 1279-1283.</w:t>
      </w:r>
    </w:p>
    <w:p w14:paraId="0D30874B" w14:textId="77777777" w:rsidR="007C5FC2" w:rsidRPr="003B1D41" w:rsidRDefault="007C5FC2" w:rsidP="007C5FC2">
      <w:pPr>
        <w:pStyle w:val="EndNoteBibliography"/>
        <w:spacing w:after="0"/>
      </w:pPr>
      <w:r w:rsidRPr="003B1D41">
        <w:t>Schmidt, R., Disselhorst-Klug, C., Silny, J., Rau, G., 1999. A marker based measurement procedure for unconstrained wrist and elbow motions. Journal of Biomechanics 32, 615-621.</w:t>
      </w:r>
    </w:p>
    <w:p w14:paraId="68C3F3ED" w14:textId="77777777" w:rsidR="007C5FC2" w:rsidRPr="003B1D41" w:rsidRDefault="007C5FC2" w:rsidP="007C5FC2">
      <w:pPr>
        <w:pStyle w:val="EndNoteBibliography"/>
        <w:spacing w:after="0"/>
      </w:pPr>
      <w:r w:rsidRPr="003B1D41">
        <w:t>Schwarz, A., Kanzler, C.M., Lambercy, O., Luft, A.R., Veerbeek, J.M., 2019. Systematic Review on Kinematic Assessments of Upper Limb Movements After Stroke. Stroke 50, 718-727.</w:t>
      </w:r>
    </w:p>
    <w:p w14:paraId="7851F2B4" w14:textId="77777777" w:rsidR="007C5FC2" w:rsidRPr="003B1D41" w:rsidRDefault="007C5FC2" w:rsidP="007C5FC2">
      <w:pPr>
        <w:pStyle w:val="EndNoteBibliography"/>
        <w:spacing w:after="0"/>
      </w:pPr>
      <w:r w:rsidRPr="003B1D41">
        <w:t>Soderkvist, I., Wedin, P.A., 1993. Determining the movements of the skeleton using well-configured markers. Journal of Biomechanics 26, 1473-1477.</w:t>
      </w:r>
    </w:p>
    <w:p w14:paraId="1CEDFD1F" w14:textId="77777777" w:rsidR="007C5FC2" w:rsidRPr="003B1D41" w:rsidRDefault="007C5FC2" w:rsidP="007C5FC2">
      <w:pPr>
        <w:pStyle w:val="EndNoteBibliography"/>
        <w:spacing w:after="0"/>
      </w:pPr>
      <w:r w:rsidRPr="003B1D41">
        <w:t>Taylor, W.R., Ehrig, R.M., Duda, G.N., Schell, H., Seebeck, P., Heller, M.O., 2005. On the influence of soft tissue artefact in the determination of bone kinematics using skin markers. Journal of Orthopaedic Research 23, 726-734.</w:t>
      </w:r>
    </w:p>
    <w:p w14:paraId="3431DD3E" w14:textId="77777777" w:rsidR="007C5FC2" w:rsidRPr="003B1D41" w:rsidRDefault="007C5FC2" w:rsidP="007C5FC2">
      <w:pPr>
        <w:pStyle w:val="EndNoteBibliography"/>
        <w:spacing w:after="0"/>
      </w:pPr>
      <w:r w:rsidRPr="003B1D41">
        <w:t>Valevicius, A.M., Jun, P.Y., Hebert, J.S., Vette, A.H., 2018. Use of optical motion capture for the analysis of normative upper body kinematics during functional upper limb tasks: A systematic review. J Electromyogr Kinesiol 40, 1-15.</w:t>
      </w:r>
    </w:p>
    <w:p w14:paraId="2DB25FA3" w14:textId="77777777" w:rsidR="007C5FC2" w:rsidRPr="003B1D41" w:rsidRDefault="007C5FC2" w:rsidP="007C5FC2">
      <w:pPr>
        <w:pStyle w:val="EndNoteBibliography"/>
        <w:spacing w:after="0"/>
      </w:pPr>
      <w:r w:rsidRPr="003B1D41">
        <w:t>Warner, M.B., Chappell, P., Stokes, M.J., 2015. Measurement of Dynamic Scapular Kinematics Using an Acromion Marker Cluster to Minimize Skin Movement Artifact. Journal of Visualized Experiments, e51717-e51717.</w:t>
      </w:r>
    </w:p>
    <w:p w14:paraId="705C4363" w14:textId="77777777" w:rsidR="007C5FC2" w:rsidRPr="003B1D41" w:rsidRDefault="007C5FC2" w:rsidP="007C5FC2">
      <w:pPr>
        <w:pStyle w:val="EndNoteBibliography"/>
        <w:spacing w:after="0"/>
      </w:pPr>
      <w:r w:rsidRPr="003B1D41">
        <w:t>Warner, M.B., Chappell, P.H., Stokes, M.J., 2012. Measuring scapular kinematics during arm lowering using the acromion marker cluster. Human Movement Science 31, 386-396.</w:t>
      </w:r>
    </w:p>
    <w:p w14:paraId="55D1631E" w14:textId="77777777" w:rsidR="007C5FC2" w:rsidRPr="003B1D41" w:rsidRDefault="007C5FC2" w:rsidP="007C5FC2">
      <w:pPr>
        <w:pStyle w:val="EndNoteBibliography"/>
      </w:pPr>
      <w:r w:rsidRPr="003B1D41">
        <w:t>Wu, G., van der Helm, F.C.T., Veeger, H.E.J., Makhsous, M., Roy, P.V., Anglin, C., Nagels, J., Karduna, A.R., McQuade, K., Wang, X., Werner, F.W., Buchholz, B., 2005. ISB recommendation on definitions of joint coordinate systems of the various joints for the reporting of human joint motion - Part II: shoulder, elbow, wrist and hand. Journal of Biomechanics 38, 981-992.</w:t>
      </w:r>
    </w:p>
    <w:p w14:paraId="31693FE2" w14:textId="58126C4B" w:rsidR="00D220FD" w:rsidRPr="003B1D41" w:rsidRDefault="00682BC7" w:rsidP="000A2AB1">
      <w:pPr>
        <w:spacing w:after="0"/>
      </w:pPr>
      <w:r w:rsidRPr="003B1D41">
        <w:fldChar w:fldCharType="end"/>
      </w:r>
    </w:p>
    <w:p w14:paraId="58E5FAC0" w14:textId="77777777" w:rsidR="006C5B3B" w:rsidRPr="003B1D41" w:rsidRDefault="006C5B3B" w:rsidP="000A2AB1">
      <w:pPr>
        <w:spacing w:after="0"/>
      </w:pPr>
    </w:p>
    <w:p w14:paraId="41EBB789" w14:textId="61FDA83B" w:rsidR="006C5B3B" w:rsidRPr="003B1D41" w:rsidRDefault="006C5B3B" w:rsidP="000A2AB1">
      <w:pPr>
        <w:spacing w:after="0"/>
        <w:rPr>
          <w:b/>
          <w:bCs/>
        </w:rPr>
      </w:pPr>
      <w:r w:rsidRPr="003B1D41">
        <w:rPr>
          <w:b/>
          <w:bCs/>
        </w:rPr>
        <w:t>Figure Legends</w:t>
      </w:r>
    </w:p>
    <w:p w14:paraId="550B9EAA" w14:textId="77777777" w:rsidR="006C5B3B" w:rsidRPr="003B1D41" w:rsidRDefault="006C5B3B" w:rsidP="000A2AB1">
      <w:pPr>
        <w:spacing w:after="0"/>
        <w:rPr>
          <w:b/>
          <w:bCs/>
        </w:rPr>
      </w:pPr>
    </w:p>
    <w:p w14:paraId="3A02D14A" w14:textId="4E553B2C" w:rsidR="006C5B3B" w:rsidRPr="003B1D41" w:rsidRDefault="006C5B3B" w:rsidP="000A2AB1">
      <w:pPr>
        <w:spacing w:after="0"/>
      </w:pPr>
      <w:bookmarkStart w:id="0" w:name="_Ref453322558"/>
      <w:r w:rsidRPr="003B1D41">
        <w:t xml:space="preserve">Figure </w:t>
      </w:r>
      <w:r w:rsidRPr="003B1D41">
        <w:fldChar w:fldCharType="begin"/>
      </w:r>
      <w:r w:rsidRPr="003B1D41">
        <w:instrText xml:space="preserve"> SEQ Figure \* ARABIC </w:instrText>
      </w:r>
      <w:r w:rsidRPr="003B1D41">
        <w:fldChar w:fldCharType="separate"/>
      </w:r>
      <w:r w:rsidR="002E2BA2" w:rsidRPr="003B1D41">
        <w:rPr>
          <w:noProof/>
        </w:rPr>
        <w:t>1</w:t>
      </w:r>
      <w:r w:rsidRPr="003B1D41">
        <w:rPr>
          <w:noProof/>
        </w:rPr>
        <w:fldChar w:fldCharType="end"/>
      </w:r>
      <w:bookmarkEnd w:id="0"/>
      <w:r w:rsidRPr="003B1D41">
        <w:t>: Retro-reflective marker placement</w:t>
      </w:r>
    </w:p>
    <w:p w14:paraId="7FE920A5" w14:textId="77777777" w:rsidR="006C5B3B" w:rsidRPr="003B1D41" w:rsidRDefault="006C5B3B" w:rsidP="000A2AB1">
      <w:pPr>
        <w:spacing w:after="0"/>
      </w:pPr>
    </w:p>
    <w:p w14:paraId="17DDD8A5" w14:textId="769A8170" w:rsidR="006C5B3B" w:rsidRPr="003B1D41" w:rsidRDefault="006C5B3B" w:rsidP="000A2AB1">
      <w:pPr>
        <w:spacing w:after="0"/>
        <w:rPr>
          <w:noProof/>
        </w:rPr>
      </w:pPr>
      <w:bookmarkStart w:id="1" w:name="_Ref450907798"/>
      <w:r w:rsidRPr="003B1D41">
        <w:t xml:space="preserve">Figure </w:t>
      </w:r>
      <w:r w:rsidRPr="003B1D41">
        <w:rPr>
          <w:i/>
        </w:rPr>
        <w:fldChar w:fldCharType="begin"/>
      </w:r>
      <w:r w:rsidRPr="003B1D41">
        <w:instrText xml:space="preserve"> SEQ Figure \* ARABIC </w:instrText>
      </w:r>
      <w:r w:rsidRPr="003B1D41">
        <w:rPr>
          <w:i/>
        </w:rPr>
        <w:fldChar w:fldCharType="separate"/>
      </w:r>
      <w:r w:rsidR="002E2BA2" w:rsidRPr="003B1D41">
        <w:rPr>
          <w:noProof/>
        </w:rPr>
        <w:t>2</w:t>
      </w:r>
      <w:r w:rsidRPr="003B1D41">
        <w:rPr>
          <w:i/>
        </w:rPr>
        <w:fldChar w:fldCharType="end"/>
      </w:r>
      <w:bookmarkEnd w:id="1"/>
      <w:r w:rsidRPr="003B1D41">
        <w:t xml:space="preserve">: Euclidian distance between OPA fitted and captured </w:t>
      </w:r>
      <w:r w:rsidRPr="003B1D41">
        <w:rPr>
          <w:noProof/>
        </w:rPr>
        <w:t>markers on the anterior (upper), lateral (middle) and posterior (lower) sides of the arm from the most proximal (blue) through to the most distal marker (red, orange and purple; respectively). Standard deviation omitted for clairty.</w:t>
      </w:r>
    </w:p>
    <w:p w14:paraId="30E56BAA" w14:textId="77777777" w:rsidR="006C5B3B" w:rsidRPr="003B1D41" w:rsidRDefault="006C5B3B" w:rsidP="000A2AB1">
      <w:pPr>
        <w:spacing w:after="0"/>
        <w:rPr>
          <w:noProof/>
        </w:rPr>
      </w:pPr>
    </w:p>
    <w:p w14:paraId="79A62DBC" w14:textId="71969FCD" w:rsidR="006C5B3B" w:rsidRPr="003B1D41" w:rsidRDefault="006C5B3B" w:rsidP="000A2AB1">
      <w:pPr>
        <w:spacing w:after="0"/>
      </w:pPr>
      <w:bookmarkStart w:id="2" w:name="_Ref453754793"/>
      <w:r w:rsidRPr="003B1D41">
        <w:t xml:space="preserve">Figure </w:t>
      </w:r>
      <w:r w:rsidRPr="003B1D41">
        <w:rPr>
          <w:i/>
        </w:rPr>
        <w:fldChar w:fldCharType="begin"/>
      </w:r>
      <w:r w:rsidRPr="003B1D41">
        <w:instrText xml:space="preserve"> SEQ Figure \* ARABIC </w:instrText>
      </w:r>
      <w:r w:rsidRPr="003B1D41">
        <w:rPr>
          <w:i/>
        </w:rPr>
        <w:fldChar w:fldCharType="separate"/>
      </w:r>
      <w:r w:rsidR="002E2BA2" w:rsidRPr="003B1D41">
        <w:rPr>
          <w:noProof/>
        </w:rPr>
        <w:t>3</w:t>
      </w:r>
      <w:r w:rsidRPr="003B1D41">
        <w:rPr>
          <w:i/>
        </w:rPr>
        <w:fldChar w:fldCharType="end"/>
      </w:r>
      <w:bookmarkEnd w:id="2"/>
      <w:r w:rsidRPr="003B1D41">
        <w:t>: Lateral displacement, denoted by a positive change in values, of the captured markers with respect to the OPA fitted markers for the most proximal anterior (blue) and posterior (red) and the most distal anterior (cyan) and posterior (magenta) markers.</w:t>
      </w:r>
    </w:p>
    <w:p w14:paraId="7B03512B" w14:textId="77777777" w:rsidR="00F51812" w:rsidRPr="003B1D41" w:rsidRDefault="00F51812" w:rsidP="000A2AB1">
      <w:pPr>
        <w:spacing w:after="0"/>
      </w:pPr>
    </w:p>
    <w:p w14:paraId="044E73E0" w14:textId="307FD56E" w:rsidR="00F51812" w:rsidRPr="003B1D41" w:rsidRDefault="00F51812" w:rsidP="000A2AB1">
      <w:pPr>
        <w:spacing w:after="0"/>
      </w:pPr>
      <w:bookmarkStart w:id="3" w:name="_Ref450922367"/>
      <w:r w:rsidRPr="003B1D41">
        <w:lastRenderedPageBreak/>
        <w:t xml:space="preserve">Figure </w:t>
      </w:r>
      <w:r w:rsidRPr="003B1D41">
        <w:rPr>
          <w:i/>
        </w:rPr>
        <w:fldChar w:fldCharType="begin"/>
      </w:r>
      <w:r w:rsidRPr="003B1D41">
        <w:instrText xml:space="preserve"> SEQ Figure \* ARABIC </w:instrText>
      </w:r>
      <w:r w:rsidRPr="003B1D41">
        <w:rPr>
          <w:i/>
        </w:rPr>
        <w:fldChar w:fldCharType="separate"/>
      </w:r>
      <w:r w:rsidR="002E2BA2" w:rsidRPr="003B1D41">
        <w:rPr>
          <w:noProof/>
        </w:rPr>
        <w:t>4</w:t>
      </w:r>
      <w:r w:rsidRPr="003B1D41">
        <w:rPr>
          <w:i/>
        </w:rPr>
        <w:fldChar w:fldCharType="end"/>
      </w:r>
      <w:bookmarkEnd w:id="3"/>
      <w:r w:rsidRPr="003B1D41">
        <w:t>: Humeral axial rotation utilising H</w:t>
      </w:r>
      <w:r w:rsidRPr="003B1D41">
        <w:rPr>
          <w:vertAlign w:val="subscript"/>
        </w:rPr>
        <w:t>1</w:t>
      </w:r>
      <w:r w:rsidRPr="003B1D41">
        <w:t xml:space="preserve"> (blue) and H</w:t>
      </w:r>
      <w:r w:rsidRPr="003B1D41">
        <w:rPr>
          <w:vertAlign w:val="subscript"/>
        </w:rPr>
        <w:t>2</w:t>
      </w:r>
      <w:r w:rsidRPr="003B1D41">
        <w:t xml:space="preserve"> (red) methods of defining the humerus coordinate system when utilising all markers attached to the arm.</w:t>
      </w:r>
    </w:p>
    <w:p w14:paraId="5C97C3C8" w14:textId="77777777" w:rsidR="006C5B3B" w:rsidRPr="003B1D41" w:rsidRDefault="006C5B3B" w:rsidP="000A2AB1">
      <w:pPr>
        <w:spacing w:after="0"/>
      </w:pPr>
    </w:p>
    <w:p w14:paraId="26C5115F" w14:textId="7F805C7E" w:rsidR="006C5B3B" w:rsidRPr="004D3FB9" w:rsidRDefault="00F51812" w:rsidP="004D3FB9">
      <w:pPr>
        <w:pStyle w:val="Caption"/>
        <w:rPr>
          <w:color w:val="auto"/>
          <w:sz w:val="22"/>
          <w:szCs w:val="22"/>
        </w:rPr>
      </w:pPr>
      <w:bookmarkStart w:id="4" w:name="_Ref192591656"/>
      <w:r w:rsidRPr="003B1D41">
        <w:rPr>
          <w:i w:val="0"/>
          <w:iCs w:val="0"/>
          <w:color w:val="auto"/>
          <w:sz w:val="22"/>
          <w:szCs w:val="22"/>
        </w:rPr>
        <w:t xml:space="preserve">Figure </w:t>
      </w:r>
      <w:r w:rsidRPr="003B1D41">
        <w:rPr>
          <w:i w:val="0"/>
          <w:iCs w:val="0"/>
          <w:color w:val="auto"/>
          <w:sz w:val="22"/>
          <w:szCs w:val="22"/>
        </w:rPr>
        <w:fldChar w:fldCharType="begin"/>
      </w:r>
      <w:r w:rsidRPr="003B1D41">
        <w:rPr>
          <w:i w:val="0"/>
          <w:iCs w:val="0"/>
          <w:color w:val="auto"/>
          <w:sz w:val="22"/>
          <w:szCs w:val="22"/>
        </w:rPr>
        <w:instrText xml:space="preserve"> SEQ Figure \* ARABIC </w:instrText>
      </w:r>
      <w:r w:rsidRPr="003B1D41">
        <w:rPr>
          <w:i w:val="0"/>
          <w:iCs w:val="0"/>
          <w:color w:val="auto"/>
          <w:sz w:val="22"/>
          <w:szCs w:val="22"/>
        </w:rPr>
        <w:fldChar w:fldCharType="separate"/>
      </w:r>
      <w:r w:rsidR="002E2BA2" w:rsidRPr="003B1D41">
        <w:rPr>
          <w:i w:val="0"/>
          <w:iCs w:val="0"/>
          <w:noProof/>
          <w:color w:val="auto"/>
          <w:sz w:val="22"/>
          <w:szCs w:val="22"/>
        </w:rPr>
        <w:t>5</w:t>
      </w:r>
      <w:r w:rsidRPr="003B1D41">
        <w:rPr>
          <w:i w:val="0"/>
          <w:iCs w:val="0"/>
          <w:color w:val="auto"/>
          <w:sz w:val="22"/>
          <w:szCs w:val="22"/>
        </w:rPr>
        <w:fldChar w:fldCharType="end"/>
      </w:r>
      <w:bookmarkEnd w:id="4"/>
      <w:r w:rsidRPr="003B1D41">
        <w:rPr>
          <w:i w:val="0"/>
          <w:iCs w:val="0"/>
          <w:color w:val="auto"/>
          <w:sz w:val="22"/>
          <w:szCs w:val="22"/>
        </w:rPr>
        <w:t>:</w:t>
      </w:r>
      <w:r w:rsidRPr="003B1D41">
        <w:rPr>
          <w:color w:val="auto"/>
          <w:sz w:val="22"/>
          <w:szCs w:val="22"/>
        </w:rPr>
        <w:t xml:space="preserve"> </w:t>
      </w:r>
      <w:r w:rsidRPr="003B1D41">
        <w:rPr>
          <w:i w:val="0"/>
          <w:color w:val="auto"/>
          <w:sz w:val="22"/>
          <w:szCs w:val="22"/>
        </w:rPr>
        <w:t>Humeral axial rotation utilising H</w:t>
      </w:r>
      <w:r w:rsidRPr="003B1D41">
        <w:rPr>
          <w:i w:val="0"/>
          <w:color w:val="auto"/>
          <w:sz w:val="22"/>
          <w:szCs w:val="22"/>
          <w:vertAlign w:val="subscript"/>
        </w:rPr>
        <w:t>1</w:t>
      </w:r>
      <w:r w:rsidRPr="003B1D41">
        <w:rPr>
          <w:i w:val="0"/>
          <w:color w:val="auto"/>
          <w:sz w:val="22"/>
          <w:szCs w:val="22"/>
        </w:rPr>
        <w:t xml:space="preserve"> (blue) and H</w:t>
      </w:r>
      <w:r w:rsidRPr="003B1D41">
        <w:rPr>
          <w:i w:val="0"/>
          <w:color w:val="auto"/>
          <w:sz w:val="22"/>
          <w:szCs w:val="22"/>
          <w:vertAlign w:val="subscript"/>
        </w:rPr>
        <w:t>2</w:t>
      </w:r>
      <w:r w:rsidRPr="003B1D41">
        <w:rPr>
          <w:i w:val="0"/>
          <w:color w:val="auto"/>
          <w:sz w:val="22"/>
          <w:szCs w:val="22"/>
        </w:rPr>
        <w:t xml:space="preserve"> (red) methods of defining the humerus coordinate system when only </w:t>
      </w:r>
      <w:r w:rsidRPr="003B1D41">
        <w:rPr>
          <w:i w:val="0"/>
          <w:iCs w:val="0"/>
          <w:color w:val="auto"/>
          <w:sz w:val="22"/>
          <w:szCs w:val="22"/>
        </w:rPr>
        <w:t>using</w:t>
      </w:r>
      <w:r w:rsidRPr="003B1D41">
        <w:rPr>
          <w:color w:val="auto"/>
          <w:sz w:val="22"/>
          <w:szCs w:val="22"/>
        </w:rPr>
        <w:t xml:space="preserve"> </w:t>
      </w:r>
      <w:r w:rsidRPr="003B1D41">
        <w:rPr>
          <w:i w:val="0"/>
          <w:color w:val="auto"/>
          <w:sz w:val="22"/>
          <w:szCs w:val="22"/>
        </w:rPr>
        <w:t>distal markers</w:t>
      </w:r>
      <w:r w:rsidR="004D3FB9" w:rsidRPr="003B1D41">
        <w:rPr>
          <w:i w:val="0"/>
          <w:color w:val="auto"/>
          <w:sz w:val="22"/>
          <w:szCs w:val="22"/>
        </w:rPr>
        <w:t>.</w:t>
      </w:r>
    </w:p>
    <w:sectPr w:rsidR="006C5B3B" w:rsidRPr="004D3FB9" w:rsidSect="002A05A0">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8F0F39" w14:textId="77777777" w:rsidR="00385E81" w:rsidRDefault="00385E81" w:rsidP="00EF4186">
      <w:pPr>
        <w:spacing w:after="0" w:line="240" w:lineRule="auto"/>
      </w:pPr>
      <w:r>
        <w:separator/>
      </w:r>
    </w:p>
  </w:endnote>
  <w:endnote w:type="continuationSeparator" w:id="0">
    <w:p w14:paraId="6ADA5667" w14:textId="77777777" w:rsidR="00385E81" w:rsidRDefault="00385E81" w:rsidP="00EF41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02947C" w14:textId="77777777" w:rsidR="005A7153" w:rsidRDefault="005A71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25638922"/>
      <w:docPartObj>
        <w:docPartGallery w:val="Page Numbers (Bottom of Page)"/>
        <w:docPartUnique/>
      </w:docPartObj>
    </w:sdtPr>
    <w:sdtEndPr>
      <w:rPr>
        <w:noProof/>
      </w:rPr>
    </w:sdtEndPr>
    <w:sdtContent>
      <w:p w14:paraId="3D57490A" w14:textId="20C7E757" w:rsidR="002B61AB" w:rsidRDefault="002B61AB">
        <w:pPr>
          <w:pStyle w:val="Footer"/>
          <w:jc w:val="right"/>
        </w:pPr>
        <w:r>
          <w:fldChar w:fldCharType="begin"/>
        </w:r>
        <w:r>
          <w:instrText xml:space="preserve"> PAGE   \* MERGEFORMAT </w:instrText>
        </w:r>
        <w:r>
          <w:fldChar w:fldCharType="separate"/>
        </w:r>
        <w:r w:rsidR="00D9563F">
          <w:rPr>
            <w:noProof/>
          </w:rPr>
          <w:t>1</w:t>
        </w:r>
        <w:r>
          <w:rPr>
            <w:noProof/>
          </w:rPr>
          <w:fldChar w:fldCharType="end"/>
        </w:r>
      </w:p>
    </w:sdtContent>
  </w:sdt>
  <w:p w14:paraId="0033DF07" w14:textId="77777777" w:rsidR="002B61AB" w:rsidRDefault="002B61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A09147" w14:textId="77777777" w:rsidR="005A7153" w:rsidRDefault="005A71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DEB3C0" w14:textId="77777777" w:rsidR="00385E81" w:rsidRDefault="00385E81" w:rsidP="00EF4186">
      <w:pPr>
        <w:spacing w:after="0" w:line="240" w:lineRule="auto"/>
      </w:pPr>
      <w:r>
        <w:separator/>
      </w:r>
    </w:p>
  </w:footnote>
  <w:footnote w:type="continuationSeparator" w:id="0">
    <w:p w14:paraId="0BE9C28B" w14:textId="77777777" w:rsidR="00385E81" w:rsidRDefault="00385E81" w:rsidP="00EF41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7FCFF0" w14:textId="77777777" w:rsidR="005A7153" w:rsidRDefault="005A715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477096" w14:textId="28DC692A" w:rsidR="00FD5170" w:rsidRDefault="00FD5170">
    <w:pPr>
      <w:pStyle w:val="Header"/>
    </w:pPr>
    <w:r>
      <w:t>For submission to: Journal of Biomechanics</w:t>
    </w:r>
  </w:p>
  <w:p w14:paraId="0CD5D8C0" w14:textId="3DC1B4BE" w:rsidR="001D3512" w:rsidRDefault="00A427F6">
    <w:pPr>
      <w:pStyle w:val="Header"/>
    </w:pPr>
    <w:r>
      <w:t xml:space="preserve">First submission: </w:t>
    </w:r>
    <w:r w:rsidR="002351DE">
      <w:t>11</w:t>
    </w:r>
    <w:r w:rsidR="001D3512" w:rsidRPr="001D3512">
      <w:rPr>
        <w:vertAlign w:val="superscript"/>
      </w:rPr>
      <w:t>th</w:t>
    </w:r>
    <w:r w:rsidR="001D3512">
      <w:t xml:space="preserve"> </w:t>
    </w:r>
    <w:r w:rsidR="002351DE">
      <w:t xml:space="preserve">March </w:t>
    </w:r>
    <w:r w:rsidR="001D3512">
      <w:t>202</w:t>
    </w:r>
    <w:r w:rsidR="002351DE">
      <w:t>5</w:t>
    </w:r>
    <w:r>
      <w:t xml:space="preserve">. Resubmission: </w:t>
    </w:r>
    <w:r w:rsidR="00E76529">
      <w:t>1</w:t>
    </w:r>
    <w:r w:rsidR="005A7153">
      <w:t>2</w:t>
    </w:r>
    <w:r w:rsidR="00E76529" w:rsidRPr="00E76529">
      <w:rPr>
        <w:vertAlign w:val="superscript"/>
      </w:rPr>
      <w:t>th</w:t>
    </w:r>
    <w:r w:rsidR="00E76529">
      <w:t xml:space="preserve"> June 2025</w:t>
    </w:r>
    <w:r w:rsidR="00315418">
      <w:t>.</w:t>
    </w:r>
    <w:r w:rsidR="006E3767">
      <w:t xml:space="preserve"> Resubmission 25</w:t>
    </w:r>
    <w:r w:rsidR="006E3767" w:rsidRPr="00D81218">
      <w:rPr>
        <w:vertAlign w:val="superscript"/>
      </w:rPr>
      <w:t>th</w:t>
    </w:r>
    <w:r w:rsidR="006E3767">
      <w:t xml:space="preserve"> July 2025</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D5C201" w14:textId="77777777" w:rsidR="005A7153" w:rsidRDefault="005A715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BC07141"/>
    <w:multiLevelType w:val="hybridMultilevel"/>
    <w:tmpl w:val="2ACC20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353791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jCxMDUwMjC2MLQA8pR0lIJTi4sz8/NACoxqAVvebSgsAAAA"/>
    <w:docVar w:name="EN.InstantFormat" w:val="&lt;ENInstantFormat&gt;&lt;Enabled&gt;1&lt;/Enabled&gt;&lt;ScanUnformatted&gt;1&lt;/ScanUnformatted&gt;&lt;ScanChanges&gt;1&lt;/ScanChanges&gt;&lt;Suspended&gt;1&lt;/Suspended&gt;&lt;/ENInstantFormat&gt;"/>
    <w:docVar w:name="EN.Layout" w:val="&lt;ENLayout&gt;&lt;Style&gt;J Biomechan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t2extfzz9xr1ep05i5px5k5a9p2rp50tsa&quot;&gt;EndNote_Library_Oct2021&lt;record-ids&gt;&lt;item&gt;136&lt;/item&gt;&lt;item&gt;442&lt;/item&gt;&lt;item&gt;444&lt;/item&gt;&lt;item&gt;448&lt;/item&gt;&lt;item&gt;499&lt;/item&gt;&lt;item&gt;553&lt;/item&gt;&lt;item&gt;596&lt;/item&gt;&lt;item&gt;651&lt;/item&gt;&lt;item&gt;652&lt;/item&gt;&lt;item&gt;694&lt;/item&gt;&lt;item&gt;701&lt;/item&gt;&lt;item&gt;946&lt;/item&gt;&lt;item&gt;1093&lt;/item&gt;&lt;item&gt;1163&lt;/item&gt;&lt;item&gt;1164&lt;/item&gt;&lt;item&gt;1170&lt;/item&gt;&lt;item&gt;1171&lt;/item&gt;&lt;item&gt;1488&lt;/item&gt;&lt;item&gt;1755&lt;/item&gt;&lt;item&gt;1759&lt;/item&gt;&lt;item&gt;1760&lt;/item&gt;&lt;item&gt;1761&lt;/item&gt;&lt;item&gt;1762&lt;/item&gt;&lt;item&gt;1768&lt;/item&gt;&lt;item&gt;1769&lt;/item&gt;&lt;/record-ids&gt;&lt;/item&gt;&lt;/Libraries&gt;"/>
  </w:docVars>
  <w:rsids>
    <w:rsidRoot w:val="008A711F"/>
    <w:rsid w:val="00002070"/>
    <w:rsid w:val="00006D45"/>
    <w:rsid w:val="000104E6"/>
    <w:rsid w:val="00013194"/>
    <w:rsid w:val="00016C98"/>
    <w:rsid w:val="00021950"/>
    <w:rsid w:val="0002539C"/>
    <w:rsid w:val="000261D8"/>
    <w:rsid w:val="00027B3E"/>
    <w:rsid w:val="00027C69"/>
    <w:rsid w:val="00031A14"/>
    <w:rsid w:val="0003510E"/>
    <w:rsid w:val="00035B2F"/>
    <w:rsid w:val="0003688C"/>
    <w:rsid w:val="00041481"/>
    <w:rsid w:val="00042164"/>
    <w:rsid w:val="00042454"/>
    <w:rsid w:val="00042A2E"/>
    <w:rsid w:val="00043B60"/>
    <w:rsid w:val="0004430B"/>
    <w:rsid w:val="0004759B"/>
    <w:rsid w:val="0005028C"/>
    <w:rsid w:val="00051823"/>
    <w:rsid w:val="00056E0B"/>
    <w:rsid w:val="00057E0D"/>
    <w:rsid w:val="00060FF6"/>
    <w:rsid w:val="00064675"/>
    <w:rsid w:val="00065677"/>
    <w:rsid w:val="000673C7"/>
    <w:rsid w:val="000700B5"/>
    <w:rsid w:val="00074E89"/>
    <w:rsid w:val="0007766C"/>
    <w:rsid w:val="0008294E"/>
    <w:rsid w:val="00082DEB"/>
    <w:rsid w:val="00084112"/>
    <w:rsid w:val="00085860"/>
    <w:rsid w:val="0009482C"/>
    <w:rsid w:val="000A2313"/>
    <w:rsid w:val="000A2AB1"/>
    <w:rsid w:val="000A7F0E"/>
    <w:rsid w:val="000B096A"/>
    <w:rsid w:val="000B42F5"/>
    <w:rsid w:val="000B4798"/>
    <w:rsid w:val="000B6377"/>
    <w:rsid w:val="000B69F6"/>
    <w:rsid w:val="000B7127"/>
    <w:rsid w:val="000C1B53"/>
    <w:rsid w:val="000C2808"/>
    <w:rsid w:val="000C7271"/>
    <w:rsid w:val="000D0A85"/>
    <w:rsid w:val="000D1A45"/>
    <w:rsid w:val="000D3112"/>
    <w:rsid w:val="000D4B2F"/>
    <w:rsid w:val="000D7126"/>
    <w:rsid w:val="000E17E3"/>
    <w:rsid w:val="000E3D6C"/>
    <w:rsid w:val="000E4A7A"/>
    <w:rsid w:val="000E5C74"/>
    <w:rsid w:val="000E6453"/>
    <w:rsid w:val="000E6BF2"/>
    <w:rsid w:val="000E7B8A"/>
    <w:rsid w:val="000F5013"/>
    <w:rsid w:val="00102190"/>
    <w:rsid w:val="00104E58"/>
    <w:rsid w:val="00105588"/>
    <w:rsid w:val="001056B9"/>
    <w:rsid w:val="00105D4D"/>
    <w:rsid w:val="00106AC7"/>
    <w:rsid w:val="00107B90"/>
    <w:rsid w:val="00107BAB"/>
    <w:rsid w:val="001130EE"/>
    <w:rsid w:val="001152E9"/>
    <w:rsid w:val="001179B7"/>
    <w:rsid w:val="001242BA"/>
    <w:rsid w:val="00130082"/>
    <w:rsid w:val="001311AE"/>
    <w:rsid w:val="0013389A"/>
    <w:rsid w:val="0013766C"/>
    <w:rsid w:val="00140FA2"/>
    <w:rsid w:val="00142742"/>
    <w:rsid w:val="00145ECE"/>
    <w:rsid w:val="0015184A"/>
    <w:rsid w:val="00153232"/>
    <w:rsid w:val="001555F4"/>
    <w:rsid w:val="0015617C"/>
    <w:rsid w:val="00163939"/>
    <w:rsid w:val="001642BF"/>
    <w:rsid w:val="00165340"/>
    <w:rsid w:val="00165BBF"/>
    <w:rsid w:val="00166318"/>
    <w:rsid w:val="0016639E"/>
    <w:rsid w:val="00166953"/>
    <w:rsid w:val="00173CCA"/>
    <w:rsid w:val="0018008C"/>
    <w:rsid w:val="00180944"/>
    <w:rsid w:val="00180B2E"/>
    <w:rsid w:val="00183FD6"/>
    <w:rsid w:val="0018575E"/>
    <w:rsid w:val="00185C93"/>
    <w:rsid w:val="00187AC9"/>
    <w:rsid w:val="001915AE"/>
    <w:rsid w:val="001929F9"/>
    <w:rsid w:val="00193986"/>
    <w:rsid w:val="0019458B"/>
    <w:rsid w:val="00196900"/>
    <w:rsid w:val="001A0040"/>
    <w:rsid w:val="001A3CED"/>
    <w:rsid w:val="001A421F"/>
    <w:rsid w:val="001A50CD"/>
    <w:rsid w:val="001A51F8"/>
    <w:rsid w:val="001A7D41"/>
    <w:rsid w:val="001B2A51"/>
    <w:rsid w:val="001B49ED"/>
    <w:rsid w:val="001B6857"/>
    <w:rsid w:val="001C136F"/>
    <w:rsid w:val="001C291C"/>
    <w:rsid w:val="001C52EB"/>
    <w:rsid w:val="001C7047"/>
    <w:rsid w:val="001D0B54"/>
    <w:rsid w:val="001D2AD2"/>
    <w:rsid w:val="001D33D8"/>
    <w:rsid w:val="001D3512"/>
    <w:rsid w:val="001D7022"/>
    <w:rsid w:val="001E0372"/>
    <w:rsid w:val="001E1D1C"/>
    <w:rsid w:val="001E6880"/>
    <w:rsid w:val="001F0D43"/>
    <w:rsid w:val="001F2AB9"/>
    <w:rsid w:val="001F3DD3"/>
    <w:rsid w:val="001F6AB8"/>
    <w:rsid w:val="00202109"/>
    <w:rsid w:val="00205B56"/>
    <w:rsid w:val="00205FC8"/>
    <w:rsid w:val="00206EFB"/>
    <w:rsid w:val="002103D6"/>
    <w:rsid w:val="00210B48"/>
    <w:rsid w:val="0021689A"/>
    <w:rsid w:val="00221C2C"/>
    <w:rsid w:val="00222EB5"/>
    <w:rsid w:val="002243D0"/>
    <w:rsid w:val="00225FFD"/>
    <w:rsid w:val="00227A74"/>
    <w:rsid w:val="00230CBB"/>
    <w:rsid w:val="0023290A"/>
    <w:rsid w:val="0023420A"/>
    <w:rsid w:val="00234AA0"/>
    <w:rsid w:val="002351DE"/>
    <w:rsid w:val="0023558C"/>
    <w:rsid w:val="00235861"/>
    <w:rsid w:val="00235B54"/>
    <w:rsid w:val="002376EC"/>
    <w:rsid w:val="00237F29"/>
    <w:rsid w:val="00240492"/>
    <w:rsid w:val="0025320D"/>
    <w:rsid w:val="002538E6"/>
    <w:rsid w:val="002541A9"/>
    <w:rsid w:val="00257F9E"/>
    <w:rsid w:val="00262528"/>
    <w:rsid w:val="00265E87"/>
    <w:rsid w:val="002670EA"/>
    <w:rsid w:val="0026722A"/>
    <w:rsid w:val="00267E38"/>
    <w:rsid w:val="002725A2"/>
    <w:rsid w:val="00275160"/>
    <w:rsid w:val="0027731A"/>
    <w:rsid w:val="0028010F"/>
    <w:rsid w:val="00280C59"/>
    <w:rsid w:val="002816C7"/>
    <w:rsid w:val="002820E2"/>
    <w:rsid w:val="002832C0"/>
    <w:rsid w:val="00284E90"/>
    <w:rsid w:val="00285646"/>
    <w:rsid w:val="002901F5"/>
    <w:rsid w:val="00290F05"/>
    <w:rsid w:val="00291B7E"/>
    <w:rsid w:val="00297824"/>
    <w:rsid w:val="00297C19"/>
    <w:rsid w:val="002A05A0"/>
    <w:rsid w:val="002A2071"/>
    <w:rsid w:val="002A307B"/>
    <w:rsid w:val="002A3B21"/>
    <w:rsid w:val="002A44C8"/>
    <w:rsid w:val="002A5FEC"/>
    <w:rsid w:val="002A7895"/>
    <w:rsid w:val="002B0A6D"/>
    <w:rsid w:val="002B53D3"/>
    <w:rsid w:val="002B60ED"/>
    <w:rsid w:val="002B61AB"/>
    <w:rsid w:val="002B777A"/>
    <w:rsid w:val="002C1087"/>
    <w:rsid w:val="002C344F"/>
    <w:rsid w:val="002C39D4"/>
    <w:rsid w:val="002C6C58"/>
    <w:rsid w:val="002D727D"/>
    <w:rsid w:val="002E1E41"/>
    <w:rsid w:val="002E2BA2"/>
    <w:rsid w:val="002E5178"/>
    <w:rsid w:val="002E55E7"/>
    <w:rsid w:val="002E5AE3"/>
    <w:rsid w:val="002E74DF"/>
    <w:rsid w:val="002F0849"/>
    <w:rsid w:val="002F397C"/>
    <w:rsid w:val="002F51A0"/>
    <w:rsid w:val="002F68E6"/>
    <w:rsid w:val="003019D4"/>
    <w:rsid w:val="003047F6"/>
    <w:rsid w:val="00304D70"/>
    <w:rsid w:val="00306249"/>
    <w:rsid w:val="00310F52"/>
    <w:rsid w:val="00311690"/>
    <w:rsid w:val="00311A62"/>
    <w:rsid w:val="0031288A"/>
    <w:rsid w:val="00313FBF"/>
    <w:rsid w:val="00314BDE"/>
    <w:rsid w:val="00315418"/>
    <w:rsid w:val="00320E03"/>
    <w:rsid w:val="00322530"/>
    <w:rsid w:val="0032619D"/>
    <w:rsid w:val="0033020A"/>
    <w:rsid w:val="003303DA"/>
    <w:rsid w:val="003357D1"/>
    <w:rsid w:val="003371A2"/>
    <w:rsid w:val="0033762F"/>
    <w:rsid w:val="00341909"/>
    <w:rsid w:val="00341B7B"/>
    <w:rsid w:val="00343D41"/>
    <w:rsid w:val="00344EC2"/>
    <w:rsid w:val="0034555C"/>
    <w:rsid w:val="00346231"/>
    <w:rsid w:val="00350A44"/>
    <w:rsid w:val="00353601"/>
    <w:rsid w:val="00353A77"/>
    <w:rsid w:val="00354088"/>
    <w:rsid w:val="00355296"/>
    <w:rsid w:val="0035776D"/>
    <w:rsid w:val="0035791F"/>
    <w:rsid w:val="0036079E"/>
    <w:rsid w:val="00361EBF"/>
    <w:rsid w:val="00361FAF"/>
    <w:rsid w:val="003650DC"/>
    <w:rsid w:val="00365D54"/>
    <w:rsid w:val="0036626D"/>
    <w:rsid w:val="003673E0"/>
    <w:rsid w:val="003707F8"/>
    <w:rsid w:val="00371B1C"/>
    <w:rsid w:val="003748D7"/>
    <w:rsid w:val="00374B76"/>
    <w:rsid w:val="00374DBD"/>
    <w:rsid w:val="00374E48"/>
    <w:rsid w:val="0037733D"/>
    <w:rsid w:val="00383076"/>
    <w:rsid w:val="00383FD3"/>
    <w:rsid w:val="003844BE"/>
    <w:rsid w:val="00385E81"/>
    <w:rsid w:val="003871C4"/>
    <w:rsid w:val="00387B61"/>
    <w:rsid w:val="00390709"/>
    <w:rsid w:val="00394321"/>
    <w:rsid w:val="00395BCB"/>
    <w:rsid w:val="003A5DF0"/>
    <w:rsid w:val="003A6AEA"/>
    <w:rsid w:val="003A70FD"/>
    <w:rsid w:val="003A7202"/>
    <w:rsid w:val="003A7CF5"/>
    <w:rsid w:val="003B065A"/>
    <w:rsid w:val="003B1D41"/>
    <w:rsid w:val="003B5300"/>
    <w:rsid w:val="003B7120"/>
    <w:rsid w:val="003C00D2"/>
    <w:rsid w:val="003C2C40"/>
    <w:rsid w:val="003C2F1B"/>
    <w:rsid w:val="003C382F"/>
    <w:rsid w:val="003C3D2A"/>
    <w:rsid w:val="003C5298"/>
    <w:rsid w:val="003C5F2F"/>
    <w:rsid w:val="003C60E7"/>
    <w:rsid w:val="003C65BA"/>
    <w:rsid w:val="003D11DE"/>
    <w:rsid w:val="003D2ED2"/>
    <w:rsid w:val="003D4F9A"/>
    <w:rsid w:val="003D525A"/>
    <w:rsid w:val="003D6F82"/>
    <w:rsid w:val="003D7E59"/>
    <w:rsid w:val="003E24BA"/>
    <w:rsid w:val="003E43C1"/>
    <w:rsid w:val="003F081D"/>
    <w:rsid w:val="003F1ECA"/>
    <w:rsid w:val="003F6498"/>
    <w:rsid w:val="003F676E"/>
    <w:rsid w:val="004000FB"/>
    <w:rsid w:val="0040061F"/>
    <w:rsid w:val="00401335"/>
    <w:rsid w:val="004023C3"/>
    <w:rsid w:val="00402F38"/>
    <w:rsid w:val="004040C5"/>
    <w:rsid w:val="00404C6B"/>
    <w:rsid w:val="00405B4E"/>
    <w:rsid w:val="00414803"/>
    <w:rsid w:val="00415E86"/>
    <w:rsid w:val="00417D29"/>
    <w:rsid w:val="00423363"/>
    <w:rsid w:val="00424422"/>
    <w:rsid w:val="00425824"/>
    <w:rsid w:val="00427B27"/>
    <w:rsid w:val="00432B2A"/>
    <w:rsid w:val="00433FD1"/>
    <w:rsid w:val="004402C6"/>
    <w:rsid w:val="00440593"/>
    <w:rsid w:val="00446301"/>
    <w:rsid w:val="004475F7"/>
    <w:rsid w:val="0045283C"/>
    <w:rsid w:val="00455259"/>
    <w:rsid w:val="0046076B"/>
    <w:rsid w:val="00464BFB"/>
    <w:rsid w:val="00465E9F"/>
    <w:rsid w:val="00471E22"/>
    <w:rsid w:val="004723D6"/>
    <w:rsid w:val="00473198"/>
    <w:rsid w:val="00473242"/>
    <w:rsid w:val="0047413D"/>
    <w:rsid w:val="0047477E"/>
    <w:rsid w:val="00474C5B"/>
    <w:rsid w:val="00477166"/>
    <w:rsid w:val="00480D8A"/>
    <w:rsid w:val="00482A27"/>
    <w:rsid w:val="00483719"/>
    <w:rsid w:val="00484EF5"/>
    <w:rsid w:val="00485416"/>
    <w:rsid w:val="00486D86"/>
    <w:rsid w:val="004875D8"/>
    <w:rsid w:val="00497722"/>
    <w:rsid w:val="004A006F"/>
    <w:rsid w:val="004A1C77"/>
    <w:rsid w:val="004A7936"/>
    <w:rsid w:val="004B3689"/>
    <w:rsid w:val="004B6C08"/>
    <w:rsid w:val="004C0422"/>
    <w:rsid w:val="004C180E"/>
    <w:rsid w:val="004C1AD3"/>
    <w:rsid w:val="004C1C53"/>
    <w:rsid w:val="004D19C2"/>
    <w:rsid w:val="004D3FB9"/>
    <w:rsid w:val="004D52E2"/>
    <w:rsid w:val="004D5B77"/>
    <w:rsid w:val="004D781A"/>
    <w:rsid w:val="004D7B63"/>
    <w:rsid w:val="004E05B9"/>
    <w:rsid w:val="004E6F54"/>
    <w:rsid w:val="004E7A18"/>
    <w:rsid w:val="004F0A66"/>
    <w:rsid w:val="004F1215"/>
    <w:rsid w:val="004F130C"/>
    <w:rsid w:val="004F2510"/>
    <w:rsid w:val="004F2A3C"/>
    <w:rsid w:val="004F6012"/>
    <w:rsid w:val="004F6D54"/>
    <w:rsid w:val="00503672"/>
    <w:rsid w:val="00505B9B"/>
    <w:rsid w:val="005067A3"/>
    <w:rsid w:val="0050700F"/>
    <w:rsid w:val="00511542"/>
    <w:rsid w:val="005116A7"/>
    <w:rsid w:val="00515E21"/>
    <w:rsid w:val="00517638"/>
    <w:rsid w:val="00517DDF"/>
    <w:rsid w:val="00522E4B"/>
    <w:rsid w:val="00522FDB"/>
    <w:rsid w:val="0052533F"/>
    <w:rsid w:val="005317BA"/>
    <w:rsid w:val="0053563E"/>
    <w:rsid w:val="0054013D"/>
    <w:rsid w:val="005415FD"/>
    <w:rsid w:val="0054359C"/>
    <w:rsid w:val="00546686"/>
    <w:rsid w:val="00551FEB"/>
    <w:rsid w:val="0056008B"/>
    <w:rsid w:val="00562E43"/>
    <w:rsid w:val="0056500C"/>
    <w:rsid w:val="005665F1"/>
    <w:rsid w:val="005700D3"/>
    <w:rsid w:val="00570C2E"/>
    <w:rsid w:val="00570CE3"/>
    <w:rsid w:val="00572A90"/>
    <w:rsid w:val="00580E29"/>
    <w:rsid w:val="00581207"/>
    <w:rsid w:val="00582220"/>
    <w:rsid w:val="00583A25"/>
    <w:rsid w:val="005853FC"/>
    <w:rsid w:val="00590022"/>
    <w:rsid w:val="00590820"/>
    <w:rsid w:val="005A02C2"/>
    <w:rsid w:val="005A089F"/>
    <w:rsid w:val="005A216E"/>
    <w:rsid w:val="005A2A44"/>
    <w:rsid w:val="005A3C18"/>
    <w:rsid w:val="005A541E"/>
    <w:rsid w:val="005A7153"/>
    <w:rsid w:val="005B0D10"/>
    <w:rsid w:val="005B7D95"/>
    <w:rsid w:val="005C1E0A"/>
    <w:rsid w:val="005C2D49"/>
    <w:rsid w:val="005C3E55"/>
    <w:rsid w:val="005C45A3"/>
    <w:rsid w:val="005C7B35"/>
    <w:rsid w:val="005D0CE6"/>
    <w:rsid w:val="005D1015"/>
    <w:rsid w:val="005D1723"/>
    <w:rsid w:val="005D1A98"/>
    <w:rsid w:val="005D25C3"/>
    <w:rsid w:val="005D7C96"/>
    <w:rsid w:val="005D7CB7"/>
    <w:rsid w:val="005E0BA7"/>
    <w:rsid w:val="005E2B35"/>
    <w:rsid w:val="005E363E"/>
    <w:rsid w:val="005E4B35"/>
    <w:rsid w:val="005F0203"/>
    <w:rsid w:val="005F042C"/>
    <w:rsid w:val="005F25AA"/>
    <w:rsid w:val="005F296A"/>
    <w:rsid w:val="005F30DE"/>
    <w:rsid w:val="005F394A"/>
    <w:rsid w:val="00602A80"/>
    <w:rsid w:val="00604C91"/>
    <w:rsid w:val="00605708"/>
    <w:rsid w:val="0060698D"/>
    <w:rsid w:val="00606BF7"/>
    <w:rsid w:val="0060725B"/>
    <w:rsid w:val="00607F20"/>
    <w:rsid w:val="006117CC"/>
    <w:rsid w:val="00612CF5"/>
    <w:rsid w:val="0061405E"/>
    <w:rsid w:val="00617563"/>
    <w:rsid w:val="0062293C"/>
    <w:rsid w:val="00627C74"/>
    <w:rsid w:val="00630366"/>
    <w:rsid w:val="006307D5"/>
    <w:rsid w:val="00630A96"/>
    <w:rsid w:val="00636D51"/>
    <w:rsid w:val="006373A9"/>
    <w:rsid w:val="00637F12"/>
    <w:rsid w:val="00640446"/>
    <w:rsid w:val="00640D90"/>
    <w:rsid w:val="00642026"/>
    <w:rsid w:val="00644C7B"/>
    <w:rsid w:val="006471F9"/>
    <w:rsid w:val="006511D3"/>
    <w:rsid w:val="00651D57"/>
    <w:rsid w:val="00653A33"/>
    <w:rsid w:val="00655DA9"/>
    <w:rsid w:val="00661296"/>
    <w:rsid w:val="0066380B"/>
    <w:rsid w:val="00664578"/>
    <w:rsid w:val="0066513F"/>
    <w:rsid w:val="00665ABC"/>
    <w:rsid w:val="00671E33"/>
    <w:rsid w:val="006749C8"/>
    <w:rsid w:val="00674E2F"/>
    <w:rsid w:val="00677687"/>
    <w:rsid w:val="0068130A"/>
    <w:rsid w:val="00682863"/>
    <w:rsid w:val="00682BC7"/>
    <w:rsid w:val="00683105"/>
    <w:rsid w:val="00687031"/>
    <w:rsid w:val="00691A81"/>
    <w:rsid w:val="00692015"/>
    <w:rsid w:val="0069319E"/>
    <w:rsid w:val="006942E6"/>
    <w:rsid w:val="006943EC"/>
    <w:rsid w:val="0069619D"/>
    <w:rsid w:val="00697F8D"/>
    <w:rsid w:val="006A0546"/>
    <w:rsid w:val="006A06AC"/>
    <w:rsid w:val="006A1DB6"/>
    <w:rsid w:val="006A3076"/>
    <w:rsid w:val="006A41E1"/>
    <w:rsid w:val="006A66C5"/>
    <w:rsid w:val="006A68CC"/>
    <w:rsid w:val="006B280F"/>
    <w:rsid w:val="006B3BA3"/>
    <w:rsid w:val="006B474F"/>
    <w:rsid w:val="006B6A5B"/>
    <w:rsid w:val="006B7DBB"/>
    <w:rsid w:val="006C55DA"/>
    <w:rsid w:val="006C5B3B"/>
    <w:rsid w:val="006C68D2"/>
    <w:rsid w:val="006C7B43"/>
    <w:rsid w:val="006D081C"/>
    <w:rsid w:val="006D0E35"/>
    <w:rsid w:val="006D0E9F"/>
    <w:rsid w:val="006D4C05"/>
    <w:rsid w:val="006E18F0"/>
    <w:rsid w:val="006E2A24"/>
    <w:rsid w:val="006E3767"/>
    <w:rsid w:val="006F2487"/>
    <w:rsid w:val="006F35C0"/>
    <w:rsid w:val="00701A07"/>
    <w:rsid w:val="00705B46"/>
    <w:rsid w:val="00710BA3"/>
    <w:rsid w:val="00710DC3"/>
    <w:rsid w:val="00712D31"/>
    <w:rsid w:val="00713ACF"/>
    <w:rsid w:val="00714F31"/>
    <w:rsid w:val="007208CE"/>
    <w:rsid w:val="00720A37"/>
    <w:rsid w:val="00720E31"/>
    <w:rsid w:val="00720E5B"/>
    <w:rsid w:val="00721BC3"/>
    <w:rsid w:val="007222DB"/>
    <w:rsid w:val="00722BC4"/>
    <w:rsid w:val="00724819"/>
    <w:rsid w:val="007249E9"/>
    <w:rsid w:val="00725555"/>
    <w:rsid w:val="0072741F"/>
    <w:rsid w:val="00731A2C"/>
    <w:rsid w:val="007353DE"/>
    <w:rsid w:val="00736346"/>
    <w:rsid w:val="00737A28"/>
    <w:rsid w:val="00740314"/>
    <w:rsid w:val="00741E10"/>
    <w:rsid w:val="007453CF"/>
    <w:rsid w:val="007453F9"/>
    <w:rsid w:val="00745A03"/>
    <w:rsid w:val="00746F81"/>
    <w:rsid w:val="00747D56"/>
    <w:rsid w:val="0075063B"/>
    <w:rsid w:val="007532E8"/>
    <w:rsid w:val="00753A65"/>
    <w:rsid w:val="00753DFD"/>
    <w:rsid w:val="00754467"/>
    <w:rsid w:val="007549A8"/>
    <w:rsid w:val="00756E10"/>
    <w:rsid w:val="00756E1A"/>
    <w:rsid w:val="007609BC"/>
    <w:rsid w:val="00760B57"/>
    <w:rsid w:val="00760E94"/>
    <w:rsid w:val="0076498D"/>
    <w:rsid w:val="00765065"/>
    <w:rsid w:val="00765305"/>
    <w:rsid w:val="00765953"/>
    <w:rsid w:val="007722AC"/>
    <w:rsid w:val="007741BA"/>
    <w:rsid w:val="00774BBA"/>
    <w:rsid w:val="00776270"/>
    <w:rsid w:val="00777077"/>
    <w:rsid w:val="00791214"/>
    <w:rsid w:val="0079169F"/>
    <w:rsid w:val="00794AD9"/>
    <w:rsid w:val="007966E1"/>
    <w:rsid w:val="00797C44"/>
    <w:rsid w:val="007A3282"/>
    <w:rsid w:val="007A54EA"/>
    <w:rsid w:val="007A5817"/>
    <w:rsid w:val="007A6EC0"/>
    <w:rsid w:val="007B0C85"/>
    <w:rsid w:val="007B219D"/>
    <w:rsid w:val="007B2476"/>
    <w:rsid w:val="007B2A25"/>
    <w:rsid w:val="007B2DF3"/>
    <w:rsid w:val="007B750B"/>
    <w:rsid w:val="007C18B5"/>
    <w:rsid w:val="007C19E1"/>
    <w:rsid w:val="007C1EEE"/>
    <w:rsid w:val="007C24D8"/>
    <w:rsid w:val="007C5FC2"/>
    <w:rsid w:val="007D108F"/>
    <w:rsid w:val="007D2422"/>
    <w:rsid w:val="007D2C96"/>
    <w:rsid w:val="007D3951"/>
    <w:rsid w:val="007D3B3E"/>
    <w:rsid w:val="007D5834"/>
    <w:rsid w:val="007D5FE6"/>
    <w:rsid w:val="007E4701"/>
    <w:rsid w:val="007E5761"/>
    <w:rsid w:val="007F24F1"/>
    <w:rsid w:val="007F27B6"/>
    <w:rsid w:val="007F2875"/>
    <w:rsid w:val="007F4F53"/>
    <w:rsid w:val="008032D0"/>
    <w:rsid w:val="00810F38"/>
    <w:rsid w:val="0081189C"/>
    <w:rsid w:val="0081378C"/>
    <w:rsid w:val="00815315"/>
    <w:rsid w:val="00816F6C"/>
    <w:rsid w:val="00826B33"/>
    <w:rsid w:val="00830B9D"/>
    <w:rsid w:val="00831FEB"/>
    <w:rsid w:val="00833143"/>
    <w:rsid w:val="008348DE"/>
    <w:rsid w:val="00834984"/>
    <w:rsid w:val="00834FE7"/>
    <w:rsid w:val="00835EAB"/>
    <w:rsid w:val="0084426F"/>
    <w:rsid w:val="00844EBE"/>
    <w:rsid w:val="008457B1"/>
    <w:rsid w:val="0084625E"/>
    <w:rsid w:val="008506C8"/>
    <w:rsid w:val="00851E6B"/>
    <w:rsid w:val="00856A3F"/>
    <w:rsid w:val="00856E9F"/>
    <w:rsid w:val="008578AE"/>
    <w:rsid w:val="0086301B"/>
    <w:rsid w:val="008672AC"/>
    <w:rsid w:val="00871C90"/>
    <w:rsid w:val="00872431"/>
    <w:rsid w:val="00875D5C"/>
    <w:rsid w:val="0088058D"/>
    <w:rsid w:val="008814A7"/>
    <w:rsid w:val="0088720D"/>
    <w:rsid w:val="008928BC"/>
    <w:rsid w:val="008959CC"/>
    <w:rsid w:val="0089665C"/>
    <w:rsid w:val="00897332"/>
    <w:rsid w:val="008A567D"/>
    <w:rsid w:val="008A5DCC"/>
    <w:rsid w:val="008A6788"/>
    <w:rsid w:val="008A702A"/>
    <w:rsid w:val="008A711F"/>
    <w:rsid w:val="008B1071"/>
    <w:rsid w:val="008B179A"/>
    <w:rsid w:val="008B5239"/>
    <w:rsid w:val="008C3107"/>
    <w:rsid w:val="008C6B1A"/>
    <w:rsid w:val="008D2F7E"/>
    <w:rsid w:val="008D6A4B"/>
    <w:rsid w:val="008D7297"/>
    <w:rsid w:val="008D7511"/>
    <w:rsid w:val="008E12BA"/>
    <w:rsid w:val="008E17EE"/>
    <w:rsid w:val="008E2EC4"/>
    <w:rsid w:val="008E4F36"/>
    <w:rsid w:val="008E55FE"/>
    <w:rsid w:val="008E7417"/>
    <w:rsid w:val="008F4FD9"/>
    <w:rsid w:val="008F5C74"/>
    <w:rsid w:val="008F5C97"/>
    <w:rsid w:val="008F7FD5"/>
    <w:rsid w:val="00900BDE"/>
    <w:rsid w:val="00902E75"/>
    <w:rsid w:val="009051BD"/>
    <w:rsid w:val="00906D36"/>
    <w:rsid w:val="00911891"/>
    <w:rsid w:val="00914C45"/>
    <w:rsid w:val="00916E3F"/>
    <w:rsid w:val="00920912"/>
    <w:rsid w:val="009216B2"/>
    <w:rsid w:val="00922C82"/>
    <w:rsid w:val="0093019A"/>
    <w:rsid w:val="009303A9"/>
    <w:rsid w:val="00931772"/>
    <w:rsid w:val="009319C8"/>
    <w:rsid w:val="00935164"/>
    <w:rsid w:val="00936E55"/>
    <w:rsid w:val="00936EDC"/>
    <w:rsid w:val="0095011F"/>
    <w:rsid w:val="00954381"/>
    <w:rsid w:val="0096174E"/>
    <w:rsid w:val="009617FC"/>
    <w:rsid w:val="00961C32"/>
    <w:rsid w:val="009620B4"/>
    <w:rsid w:val="00964BE8"/>
    <w:rsid w:val="00966F08"/>
    <w:rsid w:val="00967F5B"/>
    <w:rsid w:val="00971CA5"/>
    <w:rsid w:val="00973F77"/>
    <w:rsid w:val="00974555"/>
    <w:rsid w:val="00974BFB"/>
    <w:rsid w:val="0097512B"/>
    <w:rsid w:val="00976611"/>
    <w:rsid w:val="00983B2D"/>
    <w:rsid w:val="009943EA"/>
    <w:rsid w:val="009A134A"/>
    <w:rsid w:val="009A24DF"/>
    <w:rsid w:val="009A2F36"/>
    <w:rsid w:val="009A3DE0"/>
    <w:rsid w:val="009A59BE"/>
    <w:rsid w:val="009A7F73"/>
    <w:rsid w:val="009B0D43"/>
    <w:rsid w:val="009B0E1E"/>
    <w:rsid w:val="009B2754"/>
    <w:rsid w:val="009B2B03"/>
    <w:rsid w:val="009C031B"/>
    <w:rsid w:val="009C0DC1"/>
    <w:rsid w:val="009C3029"/>
    <w:rsid w:val="009D031E"/>
    <w:rsid w:val="009D19CE"/>
    <w:rsid w:val="009D7EFD"/>
    <w:rsid w:val="009E1BD6"/>
    <w:rsid w:val="009E1CD8"/>
    <w:rsid w:val="009E2193"/>
    <w:rsid w:val="009E2220"/>
    <w:rsid w:val="009E2764"/>
    <w:rsid w:val="009E34ED"/>
    <w:rsid w:val="009E422A"/>
    <w:rsid w:val="009E65C4"/>
    <w:rsid w:val="009E7F56"/>
    <w:rsid w:val="009F0392"/>
    <w:rsid w:val="009F705E"/>
    <w:rsid w:val="00A00BC7"/>
    <w:rsid w:val="00A02108"/>
    <w:rsid w:val="00A02329"/>
    <w:rsid w:val="00A030B4"/>
    <w:rsid w:val="00A036A9"/>
    <w:rsid w:val="00A0707A"/>
    <w:rsid w:val="00A1007C"/>
    <w:rsid w:val="00A1192E"/>
    <w:rsid w:val="00A13F38"/>
    <w:rsid w:val="00A1665B"/>
    <w:rsid w:val="00A215A2"/>
    <w:rsid w:val="00A22B4C"/>
    <w:rsid w:val="00A24F08"/>
    <w:rsid w:val="00A307ED"/>
    <w:rsid w:val="00A30D9F"/>
    <w:rsid w:val="00A31523"/>
    <w:rsid w:val="00A320C9"/>
    <w:rsid w:val="00A33BD8"/>
    <w:rsid w:val="00A3474A"/>
    <w:rsid w:val="00A350F4"/>
    <w:rsid w:val="00A37BF9"/>
    <w:rsid w:val="00A407A7"/>
    <w:rsid w:val="00A41E3F"/>
    <w:rsid w:val="00A42596"/>
    <w:rsid w:val="00A427F6"/>
    <w:rsid w:val="00A43A51"/>
    <w:rsid w:val="00A45E63"/>
    <w:rsid w:val="00A502AB"/>
    <w:rsid w:val="00A55197"/>
    <w:rsid w:val="00A555BA"/>
    <w:rsid w:val="00A610C6"/>
    <w:rsid w:val="00A61FB7"/>
    <w:rsid w:val="00A62931"/>
    <w:rsid w:val="00A6348F"/>
    <w:rsid w:val="00A667C8"/>
    <w:rsid w:val="00A715EC"/>
    <w:rsid w:val="00A73A02"/>
    <w:rsid w:val="00A73A36"/>
    <w:rsid w:val="00A746AB"/>
    <w:rsid w:val="00A7478C"/>
    <w:rsid w:val="00A74DAE"/>
    <w:rsid w:val="00A76E97"/>
    <w:rsid w:val="00A818A0"/>
    <w:rsid w:val="00A94C4F"/>
    <w:rsid w:val="00A94DEE"/>
    <w:rsid w:val="00A94FE0"/>
    <w:rsid w:val="00A95F3E"/>
    <w:rsid w:val="00A96239"/>
    <w:rsid w:val="00A96C8E"/>
    <w:rsid w:val="00A97C95"/>
    <w:rsid w:val="00AA048C"/>
    <w:rsid w:val="00AA24C8"/>
    <w:rsid w:val="00AA2517"/>
    <w:rsid w:val="00AA6B18"/>
    <w:rsid w:val="00AB1258"/>
    <w:rsid w:val="00AB1E3C"/>
    <w:rsid w:val="00AB4DDE"/>
    <w:rsid w:val="00AC14BC"/>
    <w:rsid w:val="00AC18B6"/>
    <w:rsid w:val="00AC4351"/>
    <w:rsid w:val="00AC530B"/>
    <w:rsid w:val="00AC53B2"/>
    <w:rsid w:val="00AC594A"/>
    <w:rsid w:val="00AC652C"/>
    <w:rsid w:val="00AC6D22"/>
    <w:rsid w:val="00AD02C8"/>
    <w:rsid w:val="00AD09B8"/>
    <w:rsid w:val="00AD1246"/>
    <w:rsid w:val="00AD431D"/>
    <w:rsid w:val="00AD48C3"/>
    <w:rsid w:val="00AD541F"/>
    <w:rsid w:val="00AD797E"/>
    <w:rsid w:val="00AE05F0"/>
    <w:rsid w:val="00AE18F3"/>
    <w:rsid w:val="00AE24C6"/>
    <w:rsid w:val="00AF4E54"/>
    <w:rsid w:val="00AF730C"/>
    <w:rsid w:val="00B04028"/>
    <w:rsid w:val="00B0417F"/>
    <w:rsid w:val="00B04EB5"/>
    <w:rsid w:val="00B06C9B"/>
    <w:rsid w:val="00B10D9C"/>
    <w:rsid w:val="00B14760"/>
    <w:rsid w:val="00B1478D"/>
    <w:rsid w:val="00B15182"/>
    <w:rsid w:val="00B17276"/>
    <w:rsid w:val="00B2211E"/>
    <w:rsid w:val="00B23C8B"/>
    <w:rsid w:val="00B23DB3"/>
    <w:rsid w:val="00B25AD7"/>
    <w:rsid w:val="00B2704A"/>
    <w:rsid w:val="00B3247F"/>
    <w:rsid w:val="00B35329"/>
    <w:rsid w:val="00B3595C"/>
    <w:rsid w:val="00B3721F"/>
    <w:rsid w:val="00B37600"/>
    <w:rsid w:val="00B37614"/>
    <w:rsid w:val="00B41426"/>
    <w:rsid w:val="00B44571"/>
    <w:rsid w:val="00B455DD"/>
    <w:rsid w:val="00B4639D"/>
    <w:rsid w:val="00B46ECF"/>
    <w:rsid w:val="00B51287"/>
    <w:rsid w:val="00B51873"/>
    <w:rsid w:val="00B575B9"/>
    <w:rsid w:val="00B606AC"/>
    <w:rsid w:val="00B60AF2"/>
    <w:rsid w:val="00B63BE8"/>
    <w:rsid w:val="00B641BA"/>
    <w:rsid w:val="00B6651D"/>
    <w:rsid w:val="00B67445"/>
    <w:rsid w:val="00B7100E"/>
    <w:rsid w:val="00B7138B"/>
    <w:rsid w:val="00B73363"/>
    <w:rsid w:val="00B743E7"/>
    <w:rsid w:val="00B751DD"/>
    <w:rsid w:val="00B766A3"/>
    <w:rsid w:val="00B76E70"/>
    <w:rsid w:val="00B807FE"/>
    <w:rsid w:val="00B80B5D"/>
    <w:rsid w:val="00B83812"/>
    <w:rsid w:val="00B8597F"/>
    <w:rsid w:val="00B85EF5"/>
    <w:rsid w:val="00B867AD"/>
    <w:rsid w:val="00B914AA"/>
    <w:rsid w:val="00B946B1"/>
    <w:rsid w:val="00BA02D6"/>
    <w:rsid w:val="00BA0A38"/>
    <w:rsid w:val="00BA1DD1"/>
    <w:rsid w:val="00BA2D76"/>
    <w:rsid w:val="00BA69EF"/>
    <w:rsid w:val="00BB06E9"/>
    <w:rsid w:val="00BB26B4"/>
    <w:rsid w:val="00BB2748"/>
    <w:rsid w:val="00BB46A6"/>
    <w:rsid w:val="00BB4FAD"/>
    <w:rsid w:val="00BB7AF6"/>
    <w:rsid w:val="00BC4CF9"/>
    <w:rsid w:val="00BC6481"/>
    <w:rsid w:val="00BC6CD6"/>
    <w:rsid w:val="00BC754A"/>
    <w:rsid w:val="00BD4345"/>
    <w:rsid w:val="00BE0418"/>
    <w:rsid w:val="00BE1BED"/>
    <w:rsid w:val="00BE32CA"/>
    <w:rsid w:val="00BE3552"/>
    <w:rsid w:val="00BE5D8E"/>
    <w:rsid w:val="00BF1A30"/>
    <w:rsid w:val="00C03084"/>
    <w:rsid w:val="00C05FDF"/>
    <w:rsid w:val="00C1172D"/>
    <w:rsid w:val="00C126E8"/>
    <w:rsid w:val="00C143A7"/>
    <w:rsid w:val="00C1482C"/>
    <w:rsid w:val="00C16E56"/>
    <w:rsid w:val="00C20F96"/>
    <w:rsid w:val="00C224F2"/>
    <w:rsid w:val="00C251D0"/>
    <w:rsid w:val="00C26CC0"/>
    <w:rsid w:val="00C26E0C"/>
    <w:rsid w:val="00C33CF4"/>
    <w:rsid w:val="00C356BD"/>
    <w:rsid w:val="00C359C6"/>
    <w:rsid w:val="00C36F97"/>
    <w:rsid w:val="00C41EA9"/>
    <w:rsid w:val="00C43D7D"/>
    <w:rsid w:val="00C46BB7"/>
    <w:rsid w:val="00C50573"/>
    <w:rsid w:val="00C5078F"/>
    <w:rsid w:val="00C541A8"/>
    <w:rsid w:val="00C5499A"/>
    <w:rsid w:val="00C5729C"/>
    <w:rsid w:val="00C579A4"/>
    <w:rsid w:val="00C57F36"/>
    <w:rsid w:val="00C601B5"/>
    <w:rsid w:val="00C61D13"/>
    <w:rsid w:val="00C62BA4"/>
    <w:rsid w:val="00C647C9"/>
    <w:rsid w:val="00C66012"/>
    <w:rsid w:val="00C66B34"/>
    <w:rsid w:val="00C66BC6"/>
    <w:rsid w:val="00C70EC5"/>
    <w:rsid w:val="00C72360"/>
    <w:rsid w:val="00C7240A"/>
    <w:rsid w:val="00C7312B"/>
    <w:rsid w:val="00C7334F"/>
    <w:rsid w:val="00C73DAF"/>
    <w:rsid w:val="00C75921"/>
    <w:rsid w:val="00C760B7"/>
    <w:rsid w:val="00C77A2A"/>
    <w:rsid w:val="00C82E2C"/>
    <w:rsid w:val="00C86F21"/>
    <w:rsid w:val="00C87710"/>
    <w:rsid w:val="00C90CBB"/>
    <w:rsid w:val="00C91B30"/>
    <w:rsid w:val="00C947AD"/>
    <w:rsid w:val="00C9589A"/>
    <w:rsid w:val="00CA0A6E"/>
    <w:rsid w:val="00CA1D75"/>
    <w:rsid w:val="00CA1FA2"/>
    <w:rsid w:val="00CA25A7"/>
    <w:rsid w:val="00CA6B36"/>
    <w:rsid w:val="00CA7424"/>
    <w:rsid w:val="00CA7D3A"/>
    <w:rsid w:val="00CB0E4E"/>
    <w:rsid w:val="00CB11A6"/>
    <w:rsid w:val="00CB1765"/>
    <w:rsid w:val="00CB2678"/>
    <w:rsid w:val="00CB5CFE"/>
    <w:rsid w:val="00CC2F4F"/>
    <w:rsid w:val="00CC57B7"/>
    <w:rsid w:val="00CC73EA"/>
    <w:rsid w:val="00CD1DA8"/>
    <w:rsid w:val="00CD4145"/>
    <w:rsid w:val="00CE07F9"/>
    <w:rsid w:val="00CE11BF"/>
    <w:rsid w:val="00CE16A4"/>
    <w:rsid w:val="00CE16AF"/>
    <w:rsid w:val="00CF10F3"/>
    <w:rsid w:val="00CF1750"/>
    <w:rsid w:val="00CF24A8"/>
    <w:rsid w:val="00CF533F"/>
    <w:rsid w:val="00CF5DE5"/>
    <w:rsid w:val="00CF65D1"/>
    <w:rsid w:val="00CF6F77"/>
    <w:rsid w:val="00CF758D"/>
    <w:rsid w:val="00CF7B24"/>
    <w:rsid w:val="00D03575"/>
    <w:rsid w:val="00D03A24"/>
    <w:rsid w:val="00D0478D"/>
    <w:rsid w:val="00D05BAF"/>
    <w:rsid w:val="00D05E41"/>
    <w:rsid w:val="00D10A47"/>
    <w:rsid w:val="00D125B0"/>
    <w:rsid w:val="00D13C96"/>
    <w:rsid w:val="00D146DB"/>
    <w:rsid w:val="00D209FC"/>
    <w:rsid w:val="00D220C0"/>
    <w:rsid w:val="00D220FD"/>
    <w:rsid w:val="00D22E69"/>
    <w:rsid w:val="00D23344"/>
    <w:rsid w:val="00D245A7"/>
    <w:rsid w:val="00D24E24"/>
    <w:rsid w:val="00D26A3F"/>
    <w:rsid w:val="00D302D8"/>
    <w:rsid w:val="00D305BE"/>
    <w:rsid w:val="00D33DE3"/>
    <w:rsid w:val="00D35C03"/>
    <w:rsid w:val="00D400D5"/>
    <w:rsid w:val="00D40615"/>
    <w:rsid w:val="00D41500"/>
    <w:rsid w:val="00D44BB8"/>
    <w:rsid w:val="00D472B2"/>
    <w:rsid w:val="00D47EE2"/>
    <w:rsid w:val="00D51C08"/>
    <w:rsid w:val="00D54678"/>
    <w:rsid w:val="00D5789D"/>
    <w:rsid w:val="00D6004E"/>
    <w:rsid w:val="00D65890"/>
    <w:rsid w:val="00D718EA"/>
    <w:rsid w:val="00D73A94"/>
    <w:rsid w:val="00D73FAA"/>
    <w:rsid w:val="00D75B62"/>
    <w:rsid w:val="00D80870"/>
    <w:rsid w:val="00D81218"/>
    <w:rsid w:val="00D828A5"/>
    <w:rsid w:val="00D83737"/>
    <w:rsid w:val="00D84A1E"/>
    <w:rsid w:val="00D87C4A"/>
    <w:rsid w:val="00D903E3"/>
    <w:rsid w:val="00D94A7F"/>
    <w:rsid w:val="00D9563F"/>
    <w:rsid w:val="00D96F56"/>
    <w:rsid w:val="00D97B22"/>
    <w:rsid w:val="00DA77F4"/>
    <w:rsid w:val="00DB718B"/>
    <w:rsid w:val="00DC1AB7"/>
    <w:rsid w:val="00DC1BF4"/>
    <w:rsid w:val="00DC753A"/>
    <w:rsid w:val="00DD1AF3"/>
    <w:rsid w:val="00DD1E9D"/>
    <w:rsid w:val="00DD46E8"/>
    <w:rsid w:val="00DD5776"/>
    <w:rsid w:val="00DD69DB"/>
    <w:rsid w:val="00DD7592"/>
    <w:rsid w:val="00DE30EB"/>
    <w:rsid w:val="00DE63B6"/>
    <w:rsid w:val="00DE7F54"/>
    <w:rsid w:val="00DF0746"/>
    <w:rsid w:val="00DF124D"/>
    <w:rsid w:val="00DF3035"/>
    <w:rsid w:val="00DF4D97"/>
    <w:rsid w:val="00E0169C"/>
    <w:rsid w:val="00E056D8"/>
    <w:rsid w:val="00E0581B"/>
    <w:rsid w:val="00E05B14"/>
    <w:rsid w:val="00E06CD0"/>
    <w:rsid w:val="00E07B3E"/>
    <w:rsid w:val="00E1260F"/>
    <w:rsid w:val="00E12C16"/>
    <w:rsid w:val="00E12F5C"/>
    <w:rsid w:val="00E14753"/>
    <w:rsid w:val="00E20AAC"/>
    <w:rsid w:val="00E215F1"/>
    <w:rsid w:val="00E257C8"/>
    <w:rsid w:val="00E310ED"/>
    <w:rsid w:val="00E37851"/>
    <w:rsid w:val="00E42B6C"/>
    <w:rsid w:val="00E42DE7"/>
    <w:rsid w:val="00E44142"/>
    <w:rsid w:val="00E45818"/>
    <w:rsid w:val="00E506C0"/>
    <w:rsid w:val="00E50E0B"/>
    <w:rsid w:val="00E51B3D"/>
    <w:rsid w:val="00E51BE5"/>
    <w:rsid w:val="00E53457"/>
    <w:rsid w:val="00E54523"/>
    <w:rsid w:val="00E62231"/>
    <w:rsid w:val="00E6236F"/>
    <w:rsid w:val="00E66884"/>
    <w:rsid w:val="00E67518"/>
    <w:rsid w:val="00E703A4"/>
    <w:rsid w:val="00E7287A"/>
    <w:rsid w:val="00E73281"/>
    <w:rsid w:val="00E7379C"/>
    <w:rsid w:val="00E75401"/>
    <w:rsid w:val="00E76529"/>
    <w:rsid w:val="00E769C9"/>
    <w:rsid w:val="00E777DE"/>
    <w:rsid w:val="00E81AB0"/>
    <w:rsid w:val="00E83843"/>
    <w:rsid w:val="00E8493D"/>
    <w:rsid w:val="00E90885"/>
    <w:rsid w:val="00E90984"/>
    <w:rsid w:val="00E91E9D"/>
    <w:rsid w:val="00E93C67"/>
    <w:rsid w:val="00E96C5B"/>
    <w:rsid w:val="00E9793A"/>
    <w:rsid w:val="00EA3AD1"/>
    <w:rsid w:val="00EA4B51"/>
    <w:rsid w:val="00EA5098"/>
    <w:rsid w:val="00EA5E32"/>
    <w:rsid w:val="00EA6B47"/>
    <w:rsid w:val="00EB30A7"/>
    <w:rsid w:val="00EB492E"/>
    <w:rsid w:val="00EB4C17"/>
    <w:rsid w:val="00EB4C1E"/>
    <w:rsid w:val="00EB72DB"/>
    <w:rsid w:val="00EC0BF6"/>
    <w:rsid w:val="00EC17AA"/>
    <w:rsid w:val="00EC51B4"/>
    <w:rsid w:val="00EC5203"/>
    <w:rsid w:val="00EC7E63"/>
    <w:rsid w:val="00ED7F9C"/>
    <w:rsid w:val="00EE07C7"/>
    <w:rsid w:val="00EE4823"/>
    <w:rsid w:val="00EF00DA"/>
    <w:rsid w:val="00EF164C"/>
    <w:rsid w:val="00EF3F8E"/>
    <w:rsid w:val="00EF4186"/>
    <w:rsid w:val="00EF70A8"/>
    <w:rsid w:val="00F01B93"/>
    <w:rsid w:val="00F022ED"/>
    <w:rsid w:val="00F033C1"/>
    <w:rsid w:val="00F0648A"/>
    <w:rsid w:val="00F06A58"/>
    <w:rsid w:val="00F07142"/>
    <w:rsid w:val="00F07ACB"/>
    <w:rsid w:val="00F11654"/>
    <w:rsid w:val="00F11F6D"/>
    <w:rsid w:val="00F136C7"/>
    <w:rsid w:val="00F16341"/>
    <w:rsid w:val="00F16931"/>
    <w:rsid w:val="00F34A05"/>
    <w:rsid w:val="00F357CB"/>
    <w:rsid w:val="00F361E6"/>
    <w:rsid w:val="00F379A3"/>
    <w:rsid w:val="00F4019E"/>
    <w:rsid w:val="00F4635C"/>
    <w:rsid w:val="00F50382"/>
    <w:rsid w:val="00F51812"/>
    <w:rsid w:val="00F5471B"/>
    <w:rsid w:val="00F54B30"/>
    <w:rsid w:val="00F560D2"/>
    <w:rsid w:val="00F57524"/>
    <w:rsid w:val="00F615BA"/>
    <w:rsid w:val="00F625EE"/>
    <w:rsid w:val="00F64638"/>
    <w:rsid w:val="00F64F9E"/>
    <w:rsid w:val="00F65D82"/>
    <w:rsid w:val="00F6795E"/>
    <w:rsid w:val="00F73733"/>
    <w:rsid w:val="00F7428E"/>
    <w:rsid w:val="00F74782"/>
    <w:rsid w:val="00F7492A"/>
    <w:rsid w:val="00F75C4E"/>
    <w:rsid w:val="00F77898"/>
    <w:rsid w:val="00F81963"/>
    <w:rsid w:val="00F8226E"/>
    <w:rsid w:val="00F84BE3"/>
    <w:rsid w:val="00F91197"/>
    <w:rsid w:val="00F9277D"/>
    <w:rsid w:val="00F9289A"/>
    <w:rsid w:val="00F92BF2"/>
    <w:rsid w:val="00F93635"/>
    <w:rsid w:val="00FA06DE"/>
    <w:rsid w:val="00FA3078"/>
    <w:rsid w:val="00FA5268"/>
    <w:rsid w:val="00FA6251"/>
    <w:rsid w:val="00FA731D"/>
    <w:rsid w:val="00FB4691"/>
    <w:rsid w:val="00FB593C"/>
    <w:rsid w:val="00FB6D4A"/>
    <w:rsid w:val="00FC3CC4"/>
    <w:rsid w:val="00FC49E9"/>
    <w:rsid w:val="00FC6FEE"/>
    <w:rsid w:val="00FD5170"/>
    <w:rsid w:val="00FD529C"/>
    <w:rsid w:val="00FD7652"/>
    <w:rsid w:val="00FD7FA1"/>
    <w:rsid w:val="00FE10D1"/>
    <w:rsid w:val="00FE1C0A"/>
    <w:rsid w:val="00FE4127"/>
    <w:rsid w:val="00FE4668"/>
    <w:rsid w:val="00FF1098"/>
    <w:rsid w:val="00FF311C"/>
    <w:rsid w:val="00FF3130"/>
    <w:rsid w:val="00FF5C9C"/>
    <w:rsid w:val="00FF5E96"/>
    <w:rsid w:val="00FF69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2B5C8"/>
  <w15:chartTrackingRefBased/>
  <w15:docId w15:val="{0F6D9170-B867-4F08-9A62-6A4190416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625E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B2B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B2B03"/>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682BC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82BC7"/>
    <w:rPr>
      <w:rFonts w:ascii="Calibri" w:hAnsi="Calibri" w:cs="Calibri"/>
      <w:noProof/>
      <w:lang w:val="en-US"/>
    </w:rPr>
  </w:style>
  <w:style w:type="paragraph" w:customStyle="1" w:styleId="EndNoteBibliography">
    <w:name w:val="EndNote Bibliography"/>
    <w:basedOn w:val="Normal"/>
    <w:link w:val="EndNoteBibliographyChar"/>
    <w:rsid w:val="00682BC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82BC7"/>
    <w:rPr>
      <w:rFonts w:ascii="Calibri" w:hAnsi="Calibri" w:cs="Calibri"/>
      <w:noProof/>
      <w:lang w:val="en-US"/>
    </w:rPr>
  </w:style>
  <w:style w:type="paragraph" w:styleId="ListParagraph">
    <w:name w:val="List Paragraph"/>
    <w:basedOn w:val="Normal"/>
    <w:uiPriority w:val="34"/>
    <w:qFormat/>
    <w:rsid w:val="00B60AF2"/>
    <w:pPr>
      <w:ind w:left="720"/>
      <w:contextualSpacing/>
    </w:pPr>
  </w:style>
  <w:style w:type="character" w:styleId="CommentReference">
    <w:name w:val="annotation reference"/>
    <w:basedOn w:val="DefaultParagraphFont"/>
    <w:uiPriority w:val="99"/>
    <w:semiHidden/>
    <w:unhideWhenUsed/>
    <w:rsid w:val="00FF6963"/>
    <w:rPr>
      <w:sz w:val="16"/>
      <w:szCs w:val="16"/>
    </w:rPr>
  </w:style>
  <w:style w:type="paragraph" w:styleId="CommentText">
    <w:name w:val="annotation text"/>
    <w:basedOn w:val="Normal"/>
    <w:link w:val="CommentTextChar"/>
    <w:uiPriority w:val="99"/>
    <w:unhideWhenUsed/>
    <w:rsid w:val="00FF6963"/>
    <w:pPr>
      <w:spacing w:line="240" w:lineRule="auto"/>
    </w:pPr>
    <w:rPr>
      <w:sz w:val="20"/>
      <w:szCs w:val="20"/>
    </w:rPr>
  </w:style>
  <w:style w:type="character" w:customStyle="1" w:styleId="CommentTextChar">
    <w:name w:val="Comment Text Char"/>
    <w:basedOn w:val="DefaultParagraphFont"/>
    <w:link w:val="CommentText"/>
    <w:uiPriority w:val="99"/>
    <w:rsid w:val="00FF6963"/>
    <w:rPr>
      <w:sz w:val="20"/>
      <w:szCs w:val="20"/>
    </w:rPr>
  </w:style>
  <w:style w:type="paragraph" w:styleId="CommentSubject">
    <w:name w:val="annotation subject"/>
    <w:basedOn w:val="CommentText"/>
    <w:next w:val="CommentText"/>
    <w:link w:val="CommentSubjectChar"/>
    <w:uiPriority w:val="99"/>
    <w:semiHidden/>
    <w:unhideWhenUsed/>
    <w:rsid w:val="00FF6963"/>
    <w:rPr>
      <w:b/>
      <w:bCs/>
    </w:rPr>
  </w:style>
  <w:style w:type="character" w:customStyle="1" w:styleId="CommentSubjectChar">
    <w:name w:val="Comment Subject Char"/>
    <w:basedOn w:val="CommentTextChar"/>
    <w:link w:val="CommentSubject"/>
    <w:uiPriority w:val="99"/>
    <w:semiHidden/>
    <w:rsid w:val="00FF6963"/>
    <w:rPr>
      <w:b/>
      <w:bCs/>
      <w:sz w:val="20"/>
      <w:szCs w:val="20"/>
    </w:rPr>
  </w:style>
  <w:style w:type="paragraph" w:styleId="BalloonText">
    <w:name w:val="Balloon Text"/>
    <w:basedOn w:val="Normal"/>
    <w:link w:val="BalloonTextChar"/>
    <w:uiPriority w:val="99"/>
    <w:semiHidden/>
    <w:unhideWhenUsed/>
    <w:rsid w:val="00FF69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6963"/>
    <w:rPr>
      <w:rFonts w:ascii="Segoe UI" w:hAnsi="Segoe UI" w:cs="Segoe UI"/>
      <w:sz w:val="18"/>
      <w:szCs w:val="18"/>
    </w:rPr>
  </w:style>
  <w:style w:type="character" w:styleId="Hyperlink">
    <w:name w:val="Hyperlink"/>
    <w:basedOn w:val="DefaultParagraphFont"/>
    <w:uiPriority w:val="99"/>
    <w:unhideWhenUsed/>
    <w:rsid w:val="008A702A"/>
    <w:rPr>
      <w:color w:val="0563C1" w:themeColor="hyperlink"/>
      <w:u w:val="single"/>
    </w:rPr>
  </w:style>
  <w:style w:type="paragraph" w:styleId="Header">
    <w:name w:val="header"/>
    <w:basedOn w:val="Normal"/>
    <w:link w:val="HeaderChar"/>
    <w:uiPriority w:val="99"/>
    <w:unhideWhenUsed/>
    <w:rsid w:val="00EF41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4186"/>
  </w:style>
  <w:style w:type="paragraph" w:styleId="Footer">
    <w:name w:val="footer"/>
    <w:basedOn w:val="Normal"/>
    <w:link w:val="FooterChar"/>
    <w:uiPriority w:val="99"/>
    <w:unhideWhenUsed/>
    <w:rsid w:val="00EF41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4186"/>
  </w:style>
  <w:style w:type="character" w:styleId="FollowedHyperlink">
    <w:name w:val="FollowedHyperlink"/>
    <w:basedOn w:val="DefaultParagraphFont"/>
    <w:uiPriority w:val="99"/>
    <w:semiHidden/>
    <w:unhideWhenUsed/>
    <w:rsid w:val="001152E9"/>
    <w:rPr>
      <w:color w:val="954F72" w:themeColor="followedHyperlink"/>
      <w:u w:val="single"/>
    </w:rPr>
  </w:style>
  <w:style w:type="character" w:customStyle="1" w:styleId="Heading1Char">
    <w:name w:val="Heading 1 Char"/>
    <w:basedOn w:val="DefaultParagraphFont"/>
    <w:link w:val="Heading1"/>
    <w:uiPriority w:val="9"/>
    <w:rsid w:val="00F625EE"/>
    <w:rPr>
      <w:rFonts w:ascii="Times New Roman" w:eastAsia="Times New Roman" w:hAnsi="Times New Roman" w:cs="Times New Roman"/>
      <w:b/>
      <w:bCs/>
      <w:kern w:val="36"/>
      <w:sz w:val="48"/>
      <w:szCs w:val="48"/>
      <w:lang w:eastAsia="en-GB"/>
    </w:rPr>
  </w:style>
  <w:style w:type="paragraph" w:styleId="Revision">
    <w:name w:val="Revision"/>
    <w:hidden/>
    <w:uiPriority w:val="99"/>
    <w:semiHidden/>
    <w:rsid w:val="009943EA"/>
    <w:pPr>
      <w:spacing w:after="0" w:line="240" w:lineRule="auto"/>
    </w:pPr>
  </w:style>
  <w:style w:type="character" w:styleId="LineNumber">
    <w:name w:val="line number"/>
    <w:basedOn w:val="DefaultParagraphFont"/>
    <w:uiPriority w:val="99"/>
    <w:semiHidden/>
    <w:unhideWhenUsed/>
    <w:rsid w:val="002A05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warner@soton.ac.uk"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C4C7DD-9FD2-4235-BD58-977460D594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7713</Words>
  <Characters>43967</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Warner</dc:creator>
  <cp:keywords/>
  <dc:description/>
  <cp:lastModifiedBy>Martin Warner</cp:lastModifiedBy>
  <cp:revision>4</cp:revision>
  <cp:lastPrinted>2025-07-24T12:34:00Z</cp:lastPrinted>
  <dcterms:created xsi:type="dcterms:W3CDTF">2025-07-25T09:36:00Z</dcterms:created>
  <dcterms:modified xsi:type="dcterms:W3CDTF">2025-08-08T10:40:00Z</dcterms:modified>
</cp:coreProperties>
</file>